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F48395" w14:textId="77777777" w:rsidR="00721873" w:rsidRPr="009C30C1" w:rsidRDefault="009C30C1" w:rsidP="00DC3C88">
      <w:pPr>
        <w:jc w:val="center"/>
        <w:outlineLvl w:val="0"/>
        <w:rPr>
          <w:i/>
        </w:rPr>
      </w:pPr>
      <w:r>
        <w:rPr>
          <w:i/>
        </w:rPr>
        <w:t xml:space="preserve">Additional </w:t>
      </w:r>
      <w:r w:rsidR="007854B9">
        <w:rPr>
          <w:i/>
        </w:rPr>
        <w:t xml:space="preserve">File 4 </w:t>
      </w:r>
      <w:r>
        <w:rPr>
          <w:i/>
        </w:rPr>
        <w:t xml:space="preserve">Table </w:t>
      </w:r>
      <w:r w:rsidR="007854B9">
        <w:rPr>
          <w:i/>
        </w:rPr>
        <w:t>S</w:t>
      </w:r>
      <w:r>
        <w:rPr>
          <w:i/>
        </w:rPr>
        <w:t>3: Quality Measure Result Breakdown</w:t>
      </w:r>
    </w:p>
    <w:p w14:paraId="04689E62" w14:textId="77777777" w:rsidR="009C30C1" w:rsidRDefault="009C30C1"/>
    <w:tbl>
      <w:tblPr>
        <w:tblW w:w="5000" w:type="pct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ook w:val="04A0" w:firstRow="1" w:lastRow="0" w:firstColumn="1" w:lastColumn="0" w:noHBand="0" w:noVBand="1"/>
      </w:tblPr>
      <w:tblGrid>
        <w:gridCol w:w="2140"/>
        <w:gridCol w:w="899"/>
        <w:gridCol w:w="769"/>
        <w:gridCol w:w="769"/>
        <w:gridCol w:w="770"/>
        <w:gridCol w:w="770"/>
        <w:gridCol w:w="770"/>
        <w:gridCol w:w="770"/>
        <w:gridCol w:w="1363"/>
      </w:tblGrid>
      <w:tr w:rsidR="009C30C1" w:rsidRPr="009C30C1" w14:paraId="7D876E64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C90D25E" w14:textId="77777777" w:rsidR="009C30C1" w:rsidRPr="009C30C1" w:rsidRDefault="009C30C1" w:rsidP="009C30C1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522" w:type="pct"/>
            <w:shd w:val="clear" w:color="auto" w:fill="auto"/>
            <w:noWrap/>
            <w:hideMark/>
          </w:tcPr>
          <w:p w14:paraId="1AE345E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BFD7C0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68BA2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3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5D7D5C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4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43134E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5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EC7FE5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6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9759A8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7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FB568E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Total Score</w:t>
            </w:r>
          </w:p>
        </w:tc>
      </w:tr>
      <w:tr w:rsidR="009C30C1" w:rsidRPr="009C30C1" w14:paraId="63E6C502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4FA2DCCD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Baker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CYWtlcjwvQXV0aG9yPjxZZWFyPjIwMTE8L1llYXI+PFJl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CYWtlcjwvQXV0aG9yPjxZZWFyPjIwMTE8L1llYXI+PFJl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35FD82A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98A4D3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9C1C75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A095EE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8B696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357CDA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A78E70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B43678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</w:tr>
      <w:tr w:rsidR="009C30C1" w:rsidRPr="009C30C1" w14:paraId="5F957980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720D564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Brayne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CcmF5bmU8L0F1dGhvcj48WWVhcj4yMDA2PC9ZZWFyPjxS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CcmF5bmU8L0F1dGhvcj48WWVhcj4yMDA2PC9ZZWFyPjxS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31A713E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1B25B3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261CA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C94581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20426B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44F56A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2BC731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29880E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5</w:t>
            </w:r>
          </w:p>
        </w:tc>
      </w:tr>
      <w:tr w:rsidR="009C30C1" w:rsidRPr="009C30C1" w14:paraId="7DE2A860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4631937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Brayne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Brayne&lt;/Author&gt;&lt;Year&gt;2009&lt;/Year&gt;&lt;RecNum&gt;35&lt;/RecNum&gt;&lt;DisplayText&gt;[3]&lt;/DisplayText&gt;&lt;record&gt;&lt;rec-number&gt;35&lt;/rec-number&gt;&lt;foreign-keys&gt;&lt;key app="EN" db-id="5sf55fxt4tsdeoevvdhxeae9a0sx5xpd2w9f" timestamp="1476197866"&gt;35&lt;/key&gt;&lt;/foreign-keys&gt;&lt;ref-type name="Journal Article"&gt;17&lt;/ref-type&gt;&lt;contributors&gt;&lt;authors&gt;&lt;author&gt;Brayne, C.&lt;/author&gt;&lt;author&gt;Richardson, K.&lt;/author&gt;&lt;author&gt;Matthews, F. E.&lt;/author&gt;&lt;author&gt;Fleming, J.&lt;/author&gt;&lt;author&gt;Hunter, S.&lt;/author&gt;&lt;author&gt;Xuereb, J. H.&lt;/author&gt;&lt;author&gt;Paykel, E.&lt;/author&gt;&lt;author&gt;Mukaetova-Ladinska, E. B.&lt;/author&gt;&lt;author&gt;Huppert, F. A.&lt;/author&gt;&lt;author&gt;O&amp;apos;Sullivan, A.&lt;/author&gt;&lt;author&gt;Dening, T.&lt;/author&gt;&lt;author&gt;Cc C. Study Neuropathology&lt;/author&gt;&lt;/authors&gt;&lt;/contributors&gt;&lt;titles&gt;&lt;title&gt;Neuropathological Correlates of Dementia in Over-80-Year-Old Brain Donors from the Population-Based Cambridge City over-75s Cohort (CC75C) Study&lt;/title&gt;&lt;secondary-title&gt;Journal of Alzheimers Disease&lt;/secondary-title&gt;&lt;/titles&gt;&lt;periodical&gt;&lt;full-title&gt;Journal of Alzheimers Disease&lt;/full-title&gt;&lt;/periodical&gt;&lt;pages&gt;645-658&lt;/pages&gt;&lt;volume&gt;18&lt;/volume&gt;&lt;number&gt;3&lt;/number&gt;&lt;dates&gt;&lt;year&gt;2009&lt;/year&gt;&lt;/dates&gt;&lt;isbn&gt;1387-2877&lt;/isbn&gt;&lt;accession-num&gt;WOS:000272860100016&lt;/accession-num&gt;&lt;urls&gt;&lt;related-urls&gt;&lt;url&gt;&amp;lt;Go to ISI&amp;gt;://WOS:000272860100016&lt;/url&gt;&lt;url&gt;http://iospress.metapress.com/content/w6110250388g4562/fulltext.pdf&lt;/url&gt;&lt;/related-urls&gt;&lt;/urls&gt;&lt;electronic-resource-num&gt;10.3233/jad-2009-1182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68CB142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1D1908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FA1B1B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92C18F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BC79BD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3B18F1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DCA7FD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C96BD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5</w:t>
            </w:r>
          </w:p>
        </w:tc>
      </w:tr>
      <w:tr w:rsidR="009C30C1" w:rsidRPr="009C30C1" w14:paraId="2159886D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B6261B5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Che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aGVuPC9BdXRob3I+PFllYXI+MjAxNDwvWWVhcj48UmVj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aGVuPC9BdXRob3I+PFllYXI+MjAxNDwvWWVhcj48UmVj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84B604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EB86F0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4897D4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998A73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0531A2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F1F471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DF675F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6317C12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70010F9D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2D38B3A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Clarke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bGFya2U8L0F1dGhvcj48WWVhcj4xOTk2PC9ZZWFyPjxS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bGFya2U8L0F1dGhvcj48WWVhcj4xOTk2PC9ZZWFyPjxS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890EA7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A7EB7A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A57B6B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209FC4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41FE93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741B58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EDDB36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A38CC4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5022062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3C0DBD0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Cook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b29rPC9BdXRob3I+PFllYXI+MjAxNTwvWWVhcj48UmVj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b29rPC9BdXRob3I+PFllYXI+MjAxNTwvWWVhcj48UmVj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6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8BDBC6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1F2001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BFADE3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22C4FC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8FD770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ECC63C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21C4BB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129097F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</w:tr>
      <w:tr w:rsidR="009C30C1" w:rsidRPr="009C30C1" w14:paraId="0CC6F70D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445375A4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Crugel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cnVnZWw8L0F1dGhvcj48WWVhcj4yMDEyPC9ZZWFyPjxS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DcnVnZWw8L0F1dGhvcj48WWVhcj4yMDEyPC9ZZWFyPjxS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7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0D4DC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D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10DF01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EC0D09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60E0A3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3AABB0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7D57CE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4251B0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E89EFF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7</w:t>
            </w:r>
          </w:p>
        </w:tc>
      </w:tr>
      <w:tr w:rsidR="009C30C1" w:rsidRPr="009C30C1" w14:paraId="5130F572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480062FF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Doll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Eb2xsPC9BdXRob3I+PFllYXI+MjAwMDwvWWVhcj48UmVj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Eb2xsPC9BdXRob3I+PFllYXI+MjAwMDwvWWVhcj48UmVj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8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1E2B01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08A724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A4F7E7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6B35F3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A57B67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1FEC62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604630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15767A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1</w:t>
            </w:r>
          </w:p>
        </w:tc>
      </w:tr>
      <w:tr w:rsidR="009C30C1" w:rsidRPr="009C30C1" w14:paraId="1C7BC1C6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E44E696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Dreg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EcmVnYW48L0F1dGhvcj48WWVhcj4yMDE1PC9ZZWFyPjxS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EcmVnYW48L0F1dGhvcj48WWVhcj4yMDE1PC9ZZWFyPjxS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9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144EEFF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358D10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1574AB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CDA142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544666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C193A6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EE2A27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77E89D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0950CE2D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2C57E47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Goh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Hb2g8L0F1dGhvcj48WWVhcj4yMDE1PC9ZZWFyPjxSZWNO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Hb2g8L0F1dGhvcj48WWVhcj4yMDE1PC9ZZWFyPjxSZWNO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0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7D8A503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E3459C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965BED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F577F9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AC5DDE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3DDD26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FDDDFA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6DDB18B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12770E2E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C023AC8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proofErr w:type="spellStart"/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Goldacre</w:t>
            </w:r>
            <w:proofErr w:type="spellEnd"/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Hb2xkYWNyZTwvQXV0aG9yPjxZZWFyPjIwMTU8L1llYXI+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Hb2xkYWNyZTwvQXV0aG9yPjxZZWFyPjIwMTU8L1llYXI+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1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7C9611D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D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36BF9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35FF78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3A7549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566578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238314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0C65D6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4FA540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15E5A762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C67A890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Grant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Grant&lt;/Author&gt;&lt;Year&gt;2013&lt;/Year&gt;&lt;RecNum&gt;41&lt;/RecNum&gt;&lt;DisplayText&gt;[12]&lt;/DisplayText&gt;&lt;record&gt;&lt;rec-number&gt;41&lt;/rec-number&gt;&lt;foreign-keys&gt;&lt;key app="EN" db-id="5sf55fxt4tsdeoevvdhxeae9a0sx5xpd2w9f" timestamp="1476197867"&gt;41&lt;/key&gt;&lt;/foreign-keys&gt;&lt;ref-type name="Journal Article"&gt;17&lt;/ref-type&gt;&lt;contributors&gt;&lt;authors&gt;&lt;author&gt;Grant, R. L.&lt;/author&gt;&lt;author&gt;Drennan, V. M.&lt;/author&gt;&lt;author&gt;Rait, G.&lt;/author&gt;&lt;author&gt;Petersen, I.&lt;/author&gt;&lt;author&gt;Iliffe, S.&lt;/author&gt;&lt;/authors&gt;&lt;/contributors&gt;&lt;titles&gt;&lt;title&gt;First Diagnosis and Management of Incontinence in Older People with and without Dementia in Primary Care: A Cohort Study Using The Health Improvement Network Primary Care Database&lt;/title&gt;&lt;secondary-title&gt;Plos Medicine&lt;/secondary-title&gt;&lt;/titles&gt;&lt;periodical&gt;&lt;full-title&gt;Plos Medicine&lt;/full-title&gt;&lt;/periodical&gt;&lt;volume&gt;10&lt;/volume&gt;&lt;number&gt;8&lt;/number&gt;&lt;dates&gt;&lt;year&gt;2013&lt;/year&gt;&lt;pub-dates&gt;&lt;date&gt;Aug&lt;/date&gt;&lt;/pub-dates&gt;&lt;/dates&gt;&lt;isbn&gt;1549-1676&lt;/isbn&gt;&lt;accession-num&gt;WOS:000324530200012&lt;/accession-num&gt;&lt;urls&gt;&lt;related-urls&gt;&lt;url&gt;&amp;lt;Go to ISI&amp;gt;://WOS:000324530200012&lt;/url&gt;&lt;url&gt;http://www.plosmedicine.org/article/fetchObject.action?uri=info%3Adoi%2F10.1371%2Fjournal.pmed.1001505&amp;amp;representation=PDF&lt;/url&gt;&lt;/related-urls&gt;&lt;/urls&gt;&lt;custom7&gt;e1001505&lt;/custom7&gt;&lt;electronic-resource-num&gt;10.1371/journal.pmed.1001505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2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2FBAA2C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604BAD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E80833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336251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F3A2DA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F696B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000E10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5CC53DE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3336FEEF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6531EDD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Guthrie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HdXRocmllPC9BdXRob3I+PFllYXI+MjAxMDwvWWVhcj48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HdXRocmllPC9BdXRob3I+PFllYXI+MjAxMDwvWWVhcj48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3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DD3C9F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0F8061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60E4F6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E094BA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5A9389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7EBCAC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BCFCFD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E6491B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59EAD16C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FDEEE6A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Heath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Heath&lt;/Author&gt;&lt;Year&gt;2015&lt;/Year&gt;&lt;RecNum&gt;7&lt;/RecNum&gt;&lt;DisplayText&gt;[14]&lt;/DisplayText&gt;&lt;record&gt;&lt;rec-number&gt;7&lt;/rec-number&gt;&lt;foreign-keys&gt;&lt;key app="EN" db-id="5sf55fxt4tsdeoevvdhxeae9a0sx5xpd2w9f" timestamp="1476197703"&gt;7&lt;/key&gt;&lt;/foreign-keys&gt;&lt;ref-type name="Journal Article"&gt;17&lt;/ref-type&gt;&lt;contributors&gt;&lt;authors&gt;&lt;author&gt;Heath, C. A.&lt;/author&gt;&lt;author&gt;Mercer, S. W.&lt;/author&gt;&lt;author&gt;Guthrie, B.&lt;/author&gt;&lt;/authors&gt;&lt;/contributors&gt;&lt;titles&gt;&lt;title&gt;Vascular comorbidities in younger people with dementia: a cross-sectional population-based study of 616 245 middle-aged people in Scotland&lt;/title&gt;&lt;secondary-title&gt;Journal of Neurology Neurosurgery and Psychiatry&lt;/secondary-title&gt;&lt;/titles&gt;&lt;periodical&gt;&lt;full-title&gt;Journal of Neurology Neurosurgery and Psychiatry&lt;/full-title&gt;&lt;/periodical&gt;&lt;pages&gt;959-964&lt;/pages&gt;&lt;volume&gt;86&lt;/volume&gt;&lt;number&gt;9&lt;/number&gt;&lt;dates&gt;&lt;year&gt;2015&lt;/year&gt;&lt;pub-dates&gt;&lt;date&gt;Sep&lt;/date&gt;&lt;/pub-dates&gt;&lt;/dates&gt;&lt;isbn&gt;0022-3050&lt;/isbn&gt;&lt;accession-num&gt;WOS:000359487500071&lt;/accession-num&gt;&lt;urls&gt;&lt;related-urls&gt;&lt;url&gt;&amp;lt;Go to ISI&amp;gt;://WOS:000359487500071&lt;/url&gt;&lt;url&gt;http://jnnp.bmj.com/content/86/9/959&lt;/url&gt;&lt;/related-urls&gt;&lt;/urls&gt;&lt;electronic-resource-num&gt;10.1136/jnnp-2014-309033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4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66D3F5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8229BA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2B958D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B91F26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90DC33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006243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6A81DA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A86A16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6</w:t>
            </w:r>
          </w:p>
        </w:tc>
      </w:tr>
      <w:tr w:rsidR="009C30C1" w:rsidRPr="009C30C1" w14:paraId="315FBAF9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070F062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Houttekier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Houttekier&lt;/Author&gt;&lt;Year&gt;2010&lt;/Year&gt;&lt;RecNum&gt;43&lt;/RecNum&gt;&lt;DisplayText&gt;[15]&lt;/DisplayText&gt;&lt;record&gt;&lt;rec-number&gt;43&lt;/rec-number&gt;&lt;foreign-keys&gt;&lt;key app="EN" db-id="5sf55fxt4tsdeoevvdhxeae9a0sx5xpd2w9f" timestamp="1476197868"&gt;43&lt;/key&gt;&lt;/foreign-keys&gt;&lt;ref-type name="Journal Article"&gt;17&lt;/ref-type&gt;&lt;contributors&gt;&lt;authors&gt;&lt;author&gt;Houttekier, D.&lt;/author&gt;&lt;author&gt;Cohen, J.&lt;/author&gt;&lt;author&gt;Bilsen, J.&lt;/author&gt;&lt;author&gt;Addington-Hall, J.&lt;/author&gt;&lt;author&gt;Onwuteaka-Philipsen, B. D.&lt;/author&gt;&lt;author&gt;Deliens, L.&lt;/author&gt;&lt;/authors&gt;&lt;/contributors&gt;&lt;titles&gt;&lt;title&gt;Place of Death of Older Persons with Dementia. A Study in Five European Countries&lt;/title&gt;&lt;secondary-title&gt;Journal of the American Geriatrics Society&lt;/secondary-title&gt;&lt;/titles&gt;&lt;periodical&gt;&lt;full-title&gt;Journal of the American Geriatrics Society&lt;/full-title&gt;&lt;/periodical&gt;&lt;pages&gt;751-756&lt;/pages&gt;&lt;volume&gt;58&lt;/volume&gt;&lt;number&gt;4&lt;/number&gt;&lt;dates&gt;&lt;year&gt;2010&lt;/year&gt;&lt;pub-dates&gt;&lt;date&gt;Apr&lt;/date&gt;&lt;/pub-dates&gt;&lt;/dates&gt;&lt;isbn&gt;0002-8614&lt;/isbn&gt;&lt;accession-num&gt;WOS:000276247000019&lt;/accession-num&gt;&lt;urls&gt;&lt;related-urls&gt;&lt;url&gt;&amp;lt;Go to ISI&amp;gt;://WOS:000276247000019&lt;/url&gt;&lt;url&gt;http://onlinelibrary.wiley.com/store/10.1111/j.1532-5415.2010.02771.x/asset/j.1532-5415.2010.02771.x.pdf?v=1&amp;amp;t=hx1ob123&amp;amp;s=512a6df167f1a030594718a43356e6a81d9d8c8c&lt;/url&gt;&lt;/related-urls&gt;&lt;/urls&gt;&lt;electronic-resource-num&gt;10.1111/j.1532-5415.2010.02771.x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5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27C2926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E77591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3A2128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BAEE92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033DBC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083543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9434DD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60E65A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1E05A98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4094B87A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Imfeld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JbWZlbGQ8L0F1dGhvcj48WWVhcj4yMDEzPC9ZZWFyPjxS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JbWZlbGQ8L0F1dGhvcj48WWVhcj4yMDEzPC9ZZWFyPjxS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6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2475E7E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A4D681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6A04EB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EF9B4E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C9EC32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1B0E3C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A1FA08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5A5F888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189A3DB4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A45EEB2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Imfeld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JbWZlbGQ8L0F1dGhvcj48WWVhcj4yMDEzPC9ZZWFyPjxS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JbWZlbGQ8L0F1dGhvcj48WWVhcj4yMDEzPC9ZZWFyPjxS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7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7E2FB2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9C9F4D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3C399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1D64E7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58D366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56BC01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1B6151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15302A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1339DBC1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03DE54D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Imfeld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Imfeld&lt;/Author&gt;&lt;Year&gt;2013&lt;/Year&gt;&lt;RecNum&gt;45&lt;/RecNum&gt;&lt;DisplayText&gt;[18]&lt;/DisplayText&gt;&lt;record&gt;&lt;rec-number&gt;45&lt;/rec-number&gt;&lt;foreign-keys&gt;&lt;key app="EN" db-id="5sf55fxt4tsdeoevvdhxeae9a0sx5xpd2w9f" timestamp="1476197868"&gt;45&lt;/key&gt;&lt;/foreign-keys&gt;&lt;ref-type name="Journal Article"&gt;17&lt;/ref-type&gt;&lt;contributors&gt;&lt;authors&gt;&lt;author&gt;Imfeld, P.&lt;/author&gt;&lt;author&gt;Pernus, Y. B. B.&lt;/author&gt;&lt;author&gt;Jick, S. S.&lt;/author&gt;&lt;author&gt;Meier, C. R.&lt;/author&gt;&lt;/authors&gt;&lt;/contributors&gt;&lt;titles&gt;&lt;title&gt;Epidemiology, Co-Morbidities, and Medication Use of Patients with Alzheimer&amp;apos;s Disease or Vascular Dementia in the UK&lt;/title&gt;&lt;secondary-title&gt;Journal of Alzheimers Disease&lt;/secondary-title&gt;&lt;/titles&gt;&lt;periodical&gt;&lt;full-title&gt;Journal of Alzheimers Disease&lt;/full-title&gt;&lt;/periodical&gt;&lt;pages&gt;565-573&lt;/pages&gt;&lt;volume&gt;35&lt;/volume&gt;&lt;number&gt;3&lt;/number&gt;&lt;dates&gt;&lt;year&gt;2013&lt;/year&gt;&lt;/dates&gt;&lt;isbn&gt;1387-2877&lt;/isbn&gt;&lt;accession-num&gt;WOS:000318627800013&lt;/accession-num&gt;&lt;urls&gt;&lt;related-urls&gt;&lt;url&gt;&amp;lt;Go to ISI&amp;gt;://WOS:000318627800013&lt;/url&gt;&lt;url&gt;http://iospress.metapress.com/content/3356271248386478/?issue=3&amp;amp;genre=article&amp;amp;spage=565&amp;amp;issn=1387-2877&amp;amp;volume=35&lt;/url&gt;&lt;/related-urls&gt;&lt;/urls&gt;&lt;electronic-resource-num&gt;10.3233/jad-121819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8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11929CA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09193A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BDA62B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40988F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CD7D24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EA9EAB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79F60C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8507F8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</w:tr>
      <w:tr w:rsidR="009C30C1" w:rsidRPr="009C30C1" w14:paraId="2F05DCB5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DB02FF0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Karlinsky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YXJsaW5za3k8L0F1dGhvcj48WWVhcj4xOTkyPC9ZZWFy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YXJsaW5za3k8L0F1dGhvcj48WWVhcj4xOTkyPC9ZZWFy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19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B2BE63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E2B0E7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4D6C03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D983D9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80AF1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7CAC7C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95EC16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32EA1E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</w:tr>
      <w:tr w:rsidR="009C30C1" w:rsidRPr="009C30C1" w14:paraId="41686582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EF0D1AB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Kay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YXk8L0F1dGhvcj48WWVhcj4yMDAwPC9ZZWFyPjxSZWNO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YXk8L0F1dGhvcj48WWVhcj4yMDAwPC9ZZWFyPjxSZWNO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0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7A8434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D2A7A9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1AE1E1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FC44DE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8ECE3E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2EF9E4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D98251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0D4DE7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2</w:t>
            </w:r>
          </w:p>
        </w:tc>
      </w:tr>
      <w:tr w:rsidR="009C30C1" w:rsidRPr="009C30C1" w14:paraId="6F0DBFC0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D0B0EFB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Keen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Keenan&lt;/Author&gt;&lt;Year&gt;2014&lt;/Year&gt;&lt;RecNum&gt;11&lt;/RecNum&gt;&lt;DisplayText&gt;[21]&lt;/DisplayText&gt;&lt;record&gt;&lt;rec-number&gt;11&lt;/rec-number&gt;&lt;foreign-keys&gt;&lt;key app="EN" db-id="5sf55fxt4tsdeoevvdhxeae9a0sx5xpd2w9f" timestamp="1476197704"&gt;11&lt;/key&gt;&lt;/foreign-keys&gt;&lt;ref-type name="Journal Article"&gt;17&lt;/ref-type&gt;&lt;contributors&gt;&lt;authors&gt;&lt;author&gt;Keenan, T. D. L.&lt;/author&gt;&lt;author&gt;Goldacre, R.&lt;/author&gt;&lt;author&gt;Goldacre, M. J.&lt;/author&gt;&lt;/authors&gt;&lt;/contributors&gt;&lt;titles&gt;&lt;title&gt;Associations Between Age-Related Macular Degeneration, Alzheimer Disease, and Dementia: Record Linkage Study of Hospital Admissions&lt;/title&gt;&lt;secondary-title&gt;Jama Ophthalmology&lt;/secondary-title&gt;&lt;/titles&gt;&lt;periodical&gt;&lt;full-title&gt;Jama Ophthalmology&lt;/full-title&gt;&lt;/periodical&gt;&lt;pages&gt;63-68&lt;/pages&gt;&lt;volume&gt;132&lt;/volume&gt;&lt;number&gt;1&lt;/number&gt;&lt;dates&gt;&lt;year&gt;2014&lt;/year&gt;&lt;pub-dates&gt;&lt;date&gt;Jan&lt;/date&gt;&lt;/pub-dates&gt;&lt;/dates&gt;&lt;isbn&gt;2168-6165&lt;/isbn&gt;&lt;accession-num&gt;WOS:000329852300010&lt;/accession-num&gt;&lt;urls&gt;&lt;related-urls&gt;&lt;url&gt;&amp;lt;Go to ISI&amp;gt;://WOS:000329852300010&lt;/url&gt;&lt;url&gt;http://archopht.jamanetwork.com/data/Journals/OPHTH/929663/eoi130192.pdf&lt;/url&gt;&lt;/related-urls&gt;&lt;/urls&gt;&lt;electronic-resource-num&gt;10.1001/jamaophthalmol.2013.5696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1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C4A9C7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561163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89DEA1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D29367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11C289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04EC25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8832D8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B7628F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4BC96942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D8221E8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Keen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ZWVuYW48L0F1dGhvcj48WWVhcj4yMDE1PC9ZZWFyPjxS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ZWVuYW48L0F1dGhvcj48WWVhcj4yMDE1PC9ZZWFyPjxS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2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45BB68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D76D6A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3167F1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1158F4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327A54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2FBD3F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200197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8DD45B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5</w:t>
            </w:r>
          </w:p>
        </w:tc>
      </w:tr>
      <w:tr w:rsidR="009C30C1" w:rsidRPr="009C30C1" w14:paraId="68B10FEC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8D7DDA6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Kehoe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ZWhvZTwvQXV0aG9yPjxZZWFyPjIwMTM8L1llYXI+PFJl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LZWhvZTwvQXV0aG9yPjxZZWFyPjIwMTM8L1llYXI+PFJl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3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C5EE68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FBE658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64953B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61C85D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F4863F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72F340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8EAABD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DCFD1D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</w:tr>
      <w:tr w:rsidR="009C30C1" w:rsidRPr="009C30C1" w14:paraId="718D256C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6BBCB822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lastRenderedPageBreak/>
              <w:t xml:space="preserve">Lu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MdTwvQXV0aG9yPjxZZWFyPjIwMTQ8L1llYXI+PFJlY051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MdTwvQXV0aG9yPjxZZWFyPjIwMTQ8L1llYXI+PFJlY051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4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1F0E3A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15ADF9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63FFD0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FDB656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ECD715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A82D3E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8090E7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E7C4C7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37A5C4D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4EE19E0A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artinez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Martinez&lt;/Author&gt;&lt;Year&gt;2013&lt;/Year&gt;&lt;RecNum&gt;47&lt;/RecNum&gt;&lt;DisplayText&gt;[25]&lt;/DisplayText&gt;&lt;record&gt;&lt;rec-number&gt;47&lt;/rec-number&gt;&lt;foreign-keys&gt;&lt;key app="EN" db-id="5sf55fxt4tsdeoevvdhxeae9a0sx5xpd2w9f" timestamp="1476197868"&gt;47&lt;/key&gt;&lt;/foreign-keys&gt;&lt;ref-type name="Journal Article"&gt;17&lt;/ref-type&gt;&lt;contributors&gt;&lt;authors&gt;&lt;author&gt;Martinez, C.&lt;/author&gt;&lt;author&gt;Jones, R. W.&lt;/author&gt;&lt;author&gt;Rietbrock, S.&lt;/author&gt;&lt;/authors&gt;&lt;/contributors&gt;&lt;titles&gt;&lt;title&gt;Trends in the prevalence of antipsychotic drug use among patients with Alzheimer&amp;apos;s disease and other dementias including those treated with antidementia drugs in the community in the UK: a cohort study&lt;/title&gt;&lt;secondary-title&gt;Bmj Open&lt;/secondary-title&gt;&lt;/titles&gt;&lt;periodical&gt;&lt;full-title&gt;Bmj Open&lt;/full-title&gt;&lt;/periodical&gt;&lt;volume&gt;3&lt;/volume&gt;&lt;number&gt;1&lt;/number&gt;&lt;dates&gt;&lt;year&gt;2013&lt;/year&gt;&lt;/dates&gt;&lt;isbn&gt;2044-6055&lt;/isbn&gt;&lt;accession-num&gt;WOS:000315082400052&lt;/accession-num&gt;&lt;urls&gt;&lt;related-urls&gt;&lt;url&gt;&amp;lt;Go to ISI&amp;gt;://WOS:000315082400052&lt;/url&gt;&lt;url&gt;http://bmjopen.bmj.com/content/3/1/e002080.full.pdf&lt;/url&gt;&lt;/related-urls&gt;&lt;/urls&gt;&lt;custom7&gt;e002080&lt;/custom7&gt;&lt;electronic-resource-num&gt;10.1136/bmjopen-2012-002080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5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078BE9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333D82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6F9413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346BE9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C0B16E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07B5B0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760596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652F5A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</w:tr>
      <w:tr w:rsidR="009C30C1" w:rsidRPr="009C30C1" w14:paraId="4D168A0A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6D7DD534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cCarthy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McCarthy&lt;/Author&gt;&lt;Year&gt;1997&lt;/Year&gt;&lt;RecNum&gt;48&lt;/RecNum&gt;&lt;DisplayText&gt;[26]&lt;/DisplayText&gt;&lt;record&gt;&lt;rec-number&gt;48&lt;/rec-number&gt;&lt;foreign-keys&gt;&lt;key app="EN" db-id="5sf55fxt4tsdeoevvdhxeae9a0sx5xpd2w9f" timestamp="1476197868"&gt;48&lt;/key&gt;&lt;/foreign-keys&gt;&lt;ref-type name="Journal Article"&gt;17&lt;/ref-type&gt;&lt;contributors&gt;&lt;authors&gt;&lt;author&gt;McCarthy, M.&lt;/author&gt;&lt;author&gt;AddingtonHall, J.&lt;/author&gt;&lt;author&gt;Altmann, D.&lt;/author&gt;&lt;/authors&gt;&lt;/contributors&gt;&lt;titles&gt;&lt;title&gt;The experience of dying with dementia: A retrospective study&lt;/title&gt;&lt;secondary-title&gt;International Journal of Geriatric Psychiatry&lt;/secondary-title&gt;&lt;/titles&gt;&lt;periodical&gt;&lt;full-title&gt;International Journal of Geriatric Psychiatry&lt;/full-title&gt;&lt;/periodical&gt;&lt;pages&gt;404-409&lt;/pages&gt;&lt;volume&gt;12&lt;/volume&gt;&lt;number&gt;3&lt;/number&gt;&lt;dates&gt;&lt;year&gt;1997&lt;/year&gt;&lt;pub-dates&gt;&lt;date&gt;Mar&lt;/date&gt;&lt;/pub-dates&gt;&lt;/dates&gt;&lt;isbn&gt;0885-6230&lt;/isbn&gt;&lt;accession-num&gt;WOS:A1997WR32000020&lt;/accession-num&gt;&lt;urls&gt;&lt;related-urls&gt;&lt;url&gt;&amp;lt;Go to ISI&amp;gt;://WOS:A1997WR32000020&lt;/url&gt;&lt;/related-urls&gt;&lt;/urls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6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F692F5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14900F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8B76CC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FD4249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88BC3A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DD32D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4F30CE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B440F9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40A60199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4BA8356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cGonigal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Y0dvbmlnYWw8L0F1dGhvcj48WWVhcj4xOTkzPC9ZZWFy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Y0dvbmlnYWw8L0F1dGhvcj48WWVhcj4xOTkzPC9ZZWFy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7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324D750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090427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952F22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E1F8B1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B28E16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A5C0EA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8AAD52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CC0847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4138030F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B9831E9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org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b3JnYW48L0F1dGhvcj48WWVhcj4yMDEyPC9ZZWFyPjxS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b3JnYW48L0F1dGhvcj48WWVhcj4yMDEyPC9ZZWFyPjxS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8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8BF7DA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4355F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346B63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AC8ED4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944082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1F9729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9AE146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6525FF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5</w:t>
            </w:r>
          </w:p>
        </w:tc>
      </w:tr>
      <w:tr w:rsidR="009C30C1" w:rsidRPr="009C30C1" w14:paraId="3ACB9534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1CDA341D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org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b3JnYW48L0F1dGhvcj48WWVhcj4xOTkyPC9ZZWFyPjxS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b3JnYW48L0F1dGhvcj48WWVhcj4xOTkyPC9ZZWFyPjxS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29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7A0DF1F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408316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95BF76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82E68E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77C55B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7F2275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FDC6C8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63D5AA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249C4C61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F27D23E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org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b3JnYW48L0F1dGhvcj48WWVhcj4xOTkzPC9ZZWFyPjxS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Nb3JnYW48L0F1dGhvcj48WWVhcj4xOTkzPC9ZZWFyPjxS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0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25B9730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67DEF7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857821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02777F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532FC8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00DA14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F1E8E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6C80CF4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00C24BC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1B2AF5A4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org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Morgan&lt;/Author&gt;&lt;Year&gt;1994&lt;/Year&gt;&lt;RecNum&gt;53&lt;/RecNum&gt;&lt;DisplayText&gt;[31]&lt;/DisplayText&gt;&lt;record&gt;&lt;rec-number&gt;53&lt;/rec-number&gt;&lt;foreign-keys&gt;&lt;key app="EN" db-id="5sf55fxt4tsdeoevvdhxeae9a0sx5xpd2w9f" timestamp="1476197869"&gt;53&lt;/key&gt;&lt;/foreign-keys&gt;&lt;ref-type name="Journal Article"&gt;17&lt;/ref-type&gt;&lt;contributors&gt;&lt;authors&gt;&lt;author&gt;Morgan, K.&lt;/author&gt;&lt;author&gt;Lilley, J. M.&lt;/author&gt;&lt;/authors&gt;&lt;/contributors&gt;&lt;titles&gt;&lt;title&gt;RISK-FACTORS AMONG INCIDENT CASES OF DEMENTIA IN A REPRESENTATIVE BRITISH SAMPLE&lt;/title&gt;&lt;secondary-title&gt;International Journal of Geriatric Psychiatry&lt;/secondary-title&gt;&lt;/titles&gt;&lt;periodical&gt;&lt;full-title&gt;International Journal of Geriatric Psychiatry&lt;/full-title&gt;&lt;/periodical&gt;&lt;pages&gt;11-15&lt;/pages&gt;&lt;volume&gt;9&lt;/volume&gt;&lt;number&gt;1&lt;/number&gt;&lt;dates&gt;&lt;year&gt;1994&lt;/year&gt;&lt;pub-dates&gt;&lt;date&gt;Jan&lt;/date&gt;&lt;/pub-dates&gt;&lt;/dates&gt;&lt;isbn&gt;0885-6230&lt;/isbn&gt;&lt;accession-num&gt;WOS:A1994MT41600003&lt;/accession-num&gt;&lt;urls&gt;&lt;related-urls&gt;&lt;url&gt;&amp;lt;Go to ISI&amp;gt;://WOS:A1994MT41600003&lt;/url&gt;&lt;url&gt;http://onlinelibrary.wiley.com/store/10.1002/gps.930090104/asset/930090104_ftp.pdf?v=1&amp;amp;t=hx1obk6a&amp;amp;s=471b030975e221b50c8c18de7d59463ad5605a40&lt;/url&gt;&lt;/related-urls&gt;&lt;/urls&gt;&lt;electronic-resource-num&gt;10.1002/gps.930090104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1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A1E443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62C795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3385D7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65998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8BFDC4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373B4B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8E9A20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5F9F1E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2</w:t>
            </w:r>
          </w:p>
        </w:tc>
      </w:tr>
      <w:tr w:rsidR="009C30C1" w:rsidRPr="009C30C1" w14:paraId="5E6F5776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8E25D8C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Newens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OZXdlbnM8L0F1dGhvcj48WWVhcj4xOTkzPC9ZZWFyPjxS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OZXdlbnM8L0F1dGhvcj48WWVhcj4xOTkzPC9ZZWFyPjxS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2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F2BA38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82DEF1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539951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D19E13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4E0A0A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87F81E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EA6677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10DBE1B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1CA715AA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07B413A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Newens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OZXdlbnM8L0F1dGhvcj48WWVhcj4xOTkzPC9ZZWFyPjxS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OZXdlbnM8L0F1dGhvcj48WWVhcj4xOTkzPC9ZZWFyPjxS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3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382357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D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54A2FE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A1CC60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CE5C00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503A87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86225B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84D7A1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F52201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01DEEBB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0F6CA69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Nicoll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Nicoll&lt;/Author&gt;&lt;Year&gt;2011&lt;/Year&gt;&lt;RecNum&gt;56&lt;/RecNum&gt;&lt;DisplayText&gt;[34]&lt;/DisplayText&gt;&lt;record&gt;&lt;rec-number&gt;56&lt;/rec-number&gt;&lt;foreign-keys&gt;&lt;key app="EN" db-id="5sf55fxt4tsdeoevvdhxeae9a0sx5xpd2w9f" timestamp="1476197869"&gt;56&lt;/key&gt;&lt;/foreign-keys&gt;&lt;ref-type name="Journal Article"&gt;17&lt;/ref-type&gt;&lt;contributors&gt;&lt;authors&gt;&lt;author&gt;Nicoll, J. A. R.&lt;/author&gt;&lt;author&gt;Savva, G. M.&lt;/author&gt;&lt;author&gt;Stewart, J.&lt;/author&gt;&lt;author&gt;Matthews, F. E.&lt;/author&gt;&lt;author&gt;Brayne, C.&lt;/author&gt;&lt;author&gt;Ince, P.&lt;/author&gt;&lt;author&gt;Med Res Council Cognitive, Function&lt;/author&gt;&lt;/authors&gt;&lt;/contributors&gt;&lt;titles&gt;&lt;title&gt;Association between APOE genotype, neuropathology and dementia in the older population of England and Wales&lt;/title&gt;&lt;secondary-title&gt;Neuropathology and Applied Neurobiology&lt;/secondary-title&gt;&lt;/titles&gt;&lt;periodical&gt;&lt;full-title&gt;Neuropathology and Applied Neurobiology&lt;/full-title&gt;&lt;/periodical&gt;&lt;pages&gt;285-294&lt;/pages&gt;&lt;volume&gt;37&lt;/volume&gt;&lt;number&gt;3&lt;/number&gt;&lt;dates&gt;&lt;year&gt;2011&lt;/year&gt;&lt;pub-dates&gt;&lt;date&gt;Apr&lt;/date&gt;&lt;/pub-dates&gt;&lt;/dates&gt;&lt;isbn&gt;0305-1846&lt;/isbn&gt;&lt;accession-num&gt;WOS:000287589300005&lt;/accession-num&gt;&lt;urls&gt;&lt;related-urls&gt;&lt;url&gt;&amp;lt;Go to ISI&amp;gt;://WOS:000287589300005&lt;/url&gt;&lt;url&gt;http://onlinelibrary.wiley.com/store/10.1111/j.1365-2990.2010.01130.x/asset/j.1365-2990.2010.01130.x.pdf?v=1&amp;amp;t=hx1obpao&amp;amp;s=f2c8506cdf96d12ca95537549b3881aff131a670&lt;/url&gt;&lt;/related-urls&gt;&lt;/urls&gt;&lt;electronic-resource-num&gt;10.1111/j.1365-2990.2010.01130.x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4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26C00C1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09BAD9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F5E286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A41E9D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DB59E5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B87A43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DB4293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39F507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1</w:t>
            </w:r>
          </w:p>
        </w:tc>
      </w:tr>
      <w:tr w:rsidR="009C30C1" w:rsidRPr="009C30C1" w14:paraId="16ABC02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60061A22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Palmer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YWxtZXI8L0F1dGhvcj48WWVhcj4xOTk4PC9ZZWFyPjxS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YWxtZXI8L0F1dGhvcj48WWVhcj4xOTk4PC9ZZWFyPjxS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5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652562D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64DD6C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3366A9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9A4D15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2FFDB4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C8D445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2835A9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437AB1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7</w:t>
            </w:r>
          </w:p>
        </w:tc>
      </w:tr>
      <w:tr w:rsidR="009C30C1" w:rsidRPr="009C30C1" w14:paraId="1D7F4F9A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5F7DC41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Pendlebury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ZW5kbGVidXJ5PC9BdXRob3I+PFllYXI+MjAxNTwvWWVh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ZW5kbGVidXJ5PC9BdXRob3I+PFllYXI+MjAxNTwvWWVh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6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20C9910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FCD136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96E452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66021B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0FA51E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E25F93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1D79AE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75FB3B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222FB588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81D76AD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Perales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ZXJhbGVzPC9BdXRob3I+PFllYXI+MjAxNDwvWWVhcj48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ZXJhbGVzPC9BdXRob3I+PFllYXI+MjAxNDwvWWVhcj48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7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D5E995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12EB92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881559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BCA46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3FC89A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A3A351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612C62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949E05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553035BE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1B53F31B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Perera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ZXJlcmE8L0F1dGhvcj48WWVhcj4yMDE0PC9ZZWFyPjxS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QZXJlcmE8L0F1dGhvcj48WWVhcj4yMDE0PC9ZZWFyPjxS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8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7EA21E5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C72A6A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71282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11ED3F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6B746A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01D97C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A53BE5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9B94F9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26074EBA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58A8FAB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Qizilbash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Qizilbash&lt;/Author&gt;&lt;Year&gt;2015&lt;/Year&gt;&lt;RecNum&gt;97&lt;/RecNum&gt;&lt;DisplayText&gt;[39]&lt;/DisplayText&gt;&lt;record&gt;&lt;rec-number&gt;97&lt;/rec-number&gt;&lt;foreign-keys&gt;&lt;key app="EN" db-id="5sf55fxt4tsdeoevvdhxeae9a0sx5xpd2w9f" timestamp="1487847896"&gt;97&lt;/key&gt;&lt;/foreign-keys&gt;&lt;ref-type name="Journal Article"&gt;17&lt;/ref-type&gt;&lt;contributors&gt;&lt;authors&gt;&lt;author&gt;Qizilbash, N.&lt;/author&gt;&lt;author&gt;Gregson, J.&lt;/author&gt;&lt;author&gt;Johnson, M. E.&lt;/author&gt;&lt;author&gt;Pearce, N.&lt;/author&gt;&lt;author&gt;Douglas, I.&lt;/author&gt;&lt;author&gt;Wing, K.&lt;/author&gt;&lt;author&gt;Evans, S. J.&lt;/author&gt;&lt;author&gt;Pocock, S. J.&lt;/author&gt;&lt;/authors&gt;&lt;/contributors&gt;&lt;titles&gt;&lt;title&gt;BMI and risk of dementia in two million people over two decades: a retrospective cohort study&lt;/title&gt;&lt;secondary-title&gt;Lancet Diabetes Endocrinol&lt;/secondary-title&gt;&lt;/titles&gt;&lt;periodical&gt;&lt;full-title&gt;Lancet Diabetes Endocrinol&lt;/full-title&gt;&lt;/periodical&gt;&lt;volume&gt;3&lt;/volume&gt;&lt;dates&gt;&lt;year&gt;2015&lt;/year&gt;&lt;/dates&gt;&lt;label&gt;Qizilbash2015&lt;/label&gt;&lt;urls&gt;&lt;related-urls&gt;&lt;url&gt;http://dx.doi.org/10.1016/S2213-8587(15)00033-9&lt;/url&gt;&lt;/related-urls&gt;&lt;/urls&gt;&lt;electronic-resource-num&gt;10.1016/s2213-8587(15)00033-9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39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1FB65E3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248A48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7DC3B9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6E5D47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A1481D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FC6002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A01ADE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5D79D5A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6DD1FE08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163F93C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ait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YWl0PC9BdXRob3I+PFllYXI+MjAxMDwvWWVhcj48UmVj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YWl0PC9BdXRob3I+PFllYXI+MjAxMDwvWWVhcj48UmVj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0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735D271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7B1BBA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879E03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69CA92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31215F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7E13B3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6A94CF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7FADBD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</w:tr>
      <w:tr w:rsidR="009C30C1" w:rsidRPr="009C30C1" w14:paraId="25C92E3E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C0B7B35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envoize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ZW52b2l6ZTwvQXV0aG9yPjxZZWFyPjIwMTE8L1llYXI+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ZW52b2l6ZTwvQXV0aG9yPjxZZWFyPjIwMTE8L1llYXI+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1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F82754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ADAC4A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5B7A8B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1D0511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FC3CCA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8FE33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C0C6AD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36C1E0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5958C67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1FFB460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eyniers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Reyniers&lt;/Author&gt;&lt;Year&gt;2015&lt;/Year&gt;&lt;RecNum&gt;20&lt;/RecNum&gt;&lt;DisplayText&gt;[42]&lt;/DisplayText&gt;&lt;record&gt;&lt;rec-number&gt;20&lt;/rec-number&gt;&lt;foreign-keys&gt;&lt;key app="EN" db-id="5sf55fxt4tsdeoevvdhxeae9a0sx5xpd2w9f" timestamp="1476197705"&gt;20&lt;/key&gt;&lt;/foreign-keys&gt;&lt;ref-type name="Journal Article"&gt;17&lt;/ref-type&gt;&lt;contributors&gt;&lt;authors&gt;&lt;author&gt;Reyniers, T.&lt;/author&gt;&lt;author&gt;Deliens, L.&lt;/author&gt;&lt;author&gt;Pasman, H. R.&lt;/author&gt;&lt;author&gt;Morin, L.&lt;/author&gt;&lt;author&gt;Addington-Hall, J.&lt;/author&gt;&lt;author&gt;Frova, L.&lt;/author&gt;&lt;author&gt;Cardenas-Turanzas, M.&lt;/author&gt;&lt;author&gt;Onwuteaka-Philipsen, B.&lt;/author&gt;&lt;author&gt;Naylor, W.&lt;/author&gt;&lt;author&gt;Ruiz-Ramos, M.&lt;/author&gt;&lt;author&gt;Wilson, D. M.&lt;/author&gt;&lt;author&gt;Loucka, M.&lt;/author&gt;&lt;author&gt;Csikos, A.&lt;/author&gt;&lt;author&gt;Rhee, Y. J.&lt;/author&gt;&lt;author&gt;Teno, J.&lt;/author&gt;&lt;author&gt;Cohen, J.&lt;/author&gt;&lt;author&gt;Houttekier, D.&lt;/author&gt;&lt;/authors&gt;&lt;/contributors&gt;&lt;titles&gt;&lt;title&gt;International Variation in Place of Death of Older People Who Died From Dementia in 14 European and non-European Countries&lt;/title&gt;&lt;secondary-title&gt;Journal of the American Medical Directors Association&lt;/secondary-title&gt;&lt;/titles&gt;&lt;periodical&gt;&lt;full-title&gt;Journal of the American Medical Directors Association&lt;/full-title&gt;&lt;/periodical&gt;&lt;pages&gt;165-171&lt;/pages&gt;&lt;volume&gt;16&lt;/volume&gt;&lt;number&gt;2&lt;/number&gt;&lt;dates&gt;&lt;year&gt;2015&lt;/year&gt;&lt;pub-dates&gt;&lt;date&gt;Feb&lt;/date&gt;&lt;/pub-dates&gt;&lt;/dates&gt;&lt;isbn&gt;1525-8610&lt;/isbn&gt;&lt;accession-num&gt;WOS:000348738000014&lt;/accession-num&gt;&lt;urls&gt;&lt;related-urls&gt;&lt;url&gt;&amp;lt;Go to ISI&amp;gt;://WOS:000348738000014&lt;/url&gt;&lt;url&gt;http://www.sciencedirect.com/science/article/pii/S1525861014007506&lt;/url&gt;&lt;/related-urls&gt;&lt;/urls&gt;&lt;electronic-resource-num&gt;10.1016/j.jamda.2014.11.003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2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39B7950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2DCF25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149509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4A6778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144E78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B7368A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581DDF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22D927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</w:tr>
      <w:tr w:rsidR="009C30C1" w:rsidRPr="009C30C1" w14:paraId="2B021E45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DC34236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uss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dXNzPC9BdXRob3I+PFllYXI+MjAxNTwvWWVhcj48UmVj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dXNzPC9BdXRob3I+PFllYXI+MjAxNTwvWWVhcj48UmVj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3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6CFF02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23DD10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888DBD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66F9A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A849C7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C73536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F54606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303272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6</w:t>
            </w:r>
          </w:p>
        </w:tc>
      </w:tr>
      <w:tr w:rsidR="009C30C1" w:rsidRPr="009C30C1" w14:paraId="06EDB73E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B5016C3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yan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eWFuPC9BdXRob3I+PFllYXI+MTk5NDwvWWVhcj48UmVj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SeWFuPC9BdXRob3I+PFllYXI+MTk5NDwvWWVhcj48UmVj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4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1A85EB3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E9D758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9B34A2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E30D99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3194A4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C4280D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E56BC0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077972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25BD5BE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689B685D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ampso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YW1wc29uPC9BdXRob3I+PFllYXI+MjAwNjwvWWVhcj48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YW1wc29uPC9BdXRob3I+PFllYXI+MjAwNjwvWWVhcj48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5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2CFFAEE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7E4F64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5C819D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89535F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F43EFD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C53E97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A311B9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8FCCFD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6D286C12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6C7C1BC9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eshadri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ZXNoYWRyaTwvQXV0aG9yPjxZZWFyPjIwMDE8L1llYXI+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ZXNoYWRyaTwvQXV0aG9yPjxZZWFyPjIwMDE8L1llYXI+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6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7042F0E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3214DC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FB270A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B97FBC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0A2BD9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E50EBF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179BBA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620A36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6F43FF44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42C6D258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hah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aGFoPC9BdXRob3I+PFllYXI+MjAxMjwvWWVhcj48UmVj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aGFoPC9BdXRob3I+PFllYXI+MjAxMjwvWWVhcj48UmVj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7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608051B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5CB817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B33987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56CD0F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A99755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C383E4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4B963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71D048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2</w:t>
            </w:r>
          </w:p>
        </w:tc>
      </w:tr>
      <w:tr w:rsidR="009C30C1" w:rsidRPr="009C30C1" w14:paraId="101816D6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1EA4CB71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leem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bGVlbWFuPC9BdXRob3I+PFllYXI+MjAxNDwvWWVhcj48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bGVlbWFuPC9BdXRob3I+PFllYXI+MjAxNDwvWWVhcj48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8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331D6BB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ABA382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5080C0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0C136D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F60A91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A43EE4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B18537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5F45B40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</w:tr>
      <w:tr w:rsidR="009C30C1" w:rsidRPr="009C30C1" w14:paraId="54F858E6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730BC41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proofErr w:type="spellStart"/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lastRenderedPageBreak/>
              <w:t>Smolina</w:t>
            </w:r>
            <w:proofErr w:type="spellEnd"/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Smolina&lt;/Author&gt;&lt;Year&gt;2015&lt;/Year&gt;&lt;RecNum&gt;25&lt;/RecNum&gt;&lt;DisplayText&gt;[49]&lt;/DisplayText&gt;&lt;record&gt;&lt;rec-number&gt;25&lt;/rec-number&gt;&lt;foreign-keys&gt;&lt;key app="EN" db-id="5sf55fxt4tsdeoevvdhxeae9a0sx5xpd2w9f" timestamp="1476197705"&gt;25&lt;/key&gt;&lt;/foreign-keys&gt;&lt;ref-type name="Journal Article"&gt;17&lt;/ref-type&gt;&lt;contributors&gt;&lt;authors&gt;&lt;author&gt;Smolina, K.&lt;/author&gt;&lt;author&gt;Wotton, C. J.&lt;/author&gt;&lt;author&gt;Goldacre, M. J.&lt;/author&gt;&lt;/authors&gt;&lt;/contributors&gt;&lt;titles&gt;&lt;title&gt;Risk of dementia in patients hospitalised with type 1 and type 2 diabetes in England, 1998-2011: a retrospective national record linkage cohort study&lt;/title&gt;&lt;secondary-title&gt;Diabetologia&lt;/secondary-title&gt;&lt;/titles&gt;&lt;periodical&gt;&lt;full-title&gt;Diabetologia&lt;/full-title&gt;&lt;/periodical&gt;&lt;pages&gt;942-950&lt;/pages&gt;&lt;volume&gt;58&lt;/volume&gt;&lt;number&gt;5&lt;/number&gt;&lt;dates&gt;&lt;year&gt;2015&lt;/year&gt;&lt;pub-dates&gt;&lt;date&gt;May&lt;/date&gt;&lt;/pub-dates&gt;&lt;/dates&gt;&lt;isbn&gt;0012-186X&lt;/isbn&gt;&lt;accession-num&gt;WOS:000352644200010&lt;/accession-num&gt;&lt;urls&gt;&lt;related-urls&gt;&lt;url&gt;&amp;lt;Go to ISI&amp;gt;://WOS:000352644200010&lt;/url&gt;&lt;url&gt;http://download.springer.com/static/pdf/68/art%253A10.1007%252Fs00125-015-3515-x.pdf?originUrl=http%3A%2F%2Flink.springer.com%2Farticle%2F10.1007%2Fs00125-015-3515-x&amp;amp;token2=exp=1456823333~acl=%2Fstatic%2Fpdf%2F68%2Fart%25253A10.1007%25252Fs00125-015-3515-x.pdf%3ForiginUrl%3Dhttp%253A%252F%252Flink.springer.com%252Farticle%252F10.1007%252Fs00125-015-3515-x*~hmac=8c4ac6f6dc5a5c6c6c640bc5fd03191bc2b77c31ee62564cec9aa5b6becd3cb3&lt;/url&gt;&lt;/related-urls&gt;&lt;/urls&gt;&lt;electronic-resource-num&gt;10.1007/s00125-015-3515-x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49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73B2B90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A71B40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713A8D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840FA1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FC7818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3C1CA6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C7F871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536E993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7CB81C16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67756CE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orah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b3JhaGFuPC9BdXRob3I+PFllYXI+MjAwNzwvWWVhcj48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b3JhaGFuPC9BdXRob3I+PFllYXI+MjAwNzwvWWVhcj48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0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3B4A023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143C89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073A6D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FD5743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AD7DBC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6169EC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CD546E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D0ED2C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2</w:t>
            </w:r>
          </w:p>
        </w:tc>
      </w:tr>
      <w:tr w:rsidR="009C30C1" w:rsidRPr="009C30C1" w14:paraId="6EA7A4C7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E1A805D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oraha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b3JhaGFuPC9BdXRob3I+PFllYXI+MjAxNDwvWWVhcj48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b3JhaGFuPC9BdXRob3I+PFllYXI+MjAxNDwvWWVhcj48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1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19BB39B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EA2EC3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B4CCAA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C0840B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3A8701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FE135F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DE0182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090A63E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</w:tr>
      <w:tr w:rsidR="009C30C1" w:rsidRPr="009C30C1" w14:paraId="6702B48A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30695CE8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taff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dGFmZjwvQXV0aG9yPjxZZWFyPjIwMTA8L1llYXI+PFJl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dGFmZjwvQXV0aG9yPjxZZWFyPjIwMTA8L1llYXI+PFJl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2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51DF87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9D0B77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71AC40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8DEB66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3095FC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9ACD3A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641610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7534007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5</w:t>
            </w:r>
          </w:p>
        </w:tc>
      </w:tr>
      <w:tr w:rsidR="009C30C1" w:rsidRPr="009C30C1" w14:paraId="3D5EF604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6DD4EDC5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tephens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dGVwaGVuczwvQXV0aG9yPjxZZWFyPjIwMTQ8L1llYXI+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dGVwaGVuczwvQXV0aG9yPjxZZWFyPjIwMTQ8L1llYXI+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3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1CB27E0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69995E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D18A41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5B289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5322CA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0E9160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8FE1BC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177D4F7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</w:tr>
      <w:tr w:rsidR="009C30C1" w:rsidRPr="009C30C1" w14:paraId="0C1F75A4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F10CEDA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Su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dTwvQXV0aG9yPjxZZWFyPjIwMTQ8L1llYXI+PFJlY051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TdTwvQXV0aG9yPjxZZWFyPjIwMTQ8L1llYXI+PFJlY051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4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2DC902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2933E4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5C7F06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25F2A8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7EFB8A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28C250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57469B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E08367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4CCB1B87" w14:textId="77777777" w:rsidTr="00FC669A">
        <w:trPr>
          <w:trHeight w:val="31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DF0BD57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Valenzuela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WYWxlbnp1ZWxhPC9BdXRob3I+PFllYXI+MjAxMjwvWWVh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WYWxlbnp1ZWxhPC9BdXRob3I+PFllYXI+MjAxMjwvWWVh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5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79C854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AB0CF8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C1546E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74CF65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E94125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1909B8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3AB508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1E3E082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3</w:t>
            </w:r>
          </w:p>
        </w:tc>
      </w:tr>
      <w:tr w:rsidR="009C30C1" w:rsidRPr="009C30C1" w14:paraId="11342808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26EBEAB4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De Vries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Vries&lt;/Author&gt;&lt;Year&gt;2011&lt;/Year&gt;&lt;RecNum&gt;66&lt;/RecNum&gt;&lt;DisplayText&gt;[56]&lt;/DisplayText&gt;&lt;record&gt;&lt;rec-number&gt;66&lt;/rec-number&gt;&lt;foreign-keys&gt;&lt;key app="EN" db-id="5sf55fxt4tsdeoevvdhxeae9a0sx5xpd2w9f" timestamp="1476197870"&gt;66&lt;/key&gt;&lt;/foreign-keys&gt;&lt;ref-type name="Journal Article"&gt;17&lt;/ref-type&gt;&lt;contributors&gt;&lt;authors&gt;&lt;author&gt;Vries, Kd&lt;/author&gt;&lt;author&gt;Nowell, A.&lt;/author&gt;&lt;/authors&gt;&lt;/contributors&gt;&lt;auth-address&gt;Graduate School of Nursing Midwifery and Health, Faculty of Humanities and Social Sciences, Victoria University of Wellington, New Zealand. kay.devries@vuw.ac.nz&lt;/auth-address&gt;&lt;titles&gt;&lt;title&gt;Dementia deaths in hospice: a retrospective case note audit&lt;/title&gt;&lt;secondary-title&gt;International Journal of Palliative Nursing&lt;/secondary-title&gt;&lt;/titles&gt;&lt;periodical&gt;&lt;full-title&gt;International Journal of Palliative Nursing&lt;/full-title&gt;&lt;/periodical&gt;&lt;pages&gt;581-5&lt;/pages&gt;&lt;volume&gt;17&lt;/volume&gt;&lt;number&gt;12&lt;/number&gt;&lt;keywords&gt;&lt;keyword&gt;Aged&lt;/keyword&gt;&lt;keyword&gt;Aged, 80 and over&lt;/keyword&gt;&lt;keyword&gt;*Dementia/mo [Mortality]&lt;/keyword&gt;&lt;keyword&gt;Great Britain/ep [Epidemiology]&lt;/keyword&gt;&lt;keyword&gt;*Hospices&lt;/keyword&gt;&lt;keyword&gt;Humans&lt;/keyword&gt;&lt;keyword&gt;Retrospective Studies&lt;/keyword&gt;&lt;/keywords&gt;&lt;dates&gt;&lt;year&gt;2011&lt;/year&gt;&lt;/dates&gt;&lt;accession-num&gt;22240739&lt;/accession-num&gt;&lt;urls&gt;&lt;related-urls&gt;&lt;url&gt;http://ovidsp.ovid.com/ovidweb.cgi?T=JS&amp;amp;CSC=Y&amp;amp;NEWS=N&amp;amp;PAGE=fulltext&amp;amp;D=medl&amp;amp;AN=22240739&lt;/url&gt;&lt;url&gt;http://openurl.ac.uk/athens:_edu//lfp/LinkFinderPlus/Display?sid=OVID:Ovid+MEDLINE%28R%29&amp;amp;id=pmid:22240739&amp;amp;id=&amp;amp;issn=1357-6321&amp;amp;isbn=&amp;amp;volume=17&amp;amp;issue=12&amp;amp;spage=581&amp;amp;pages=581-5&amp;amp;date=2011&amp;amp;title=International+Journal+of+Palliative+Nursing&amp;amp;atitle=Dementia+deaths+in+hospice%3A+a+retrospective+case+note+audit.&amp;amp;aulast=Vries&amp;amp;pid=&amp;lt;author&amp;gt;&amp;lt;p15/&amp;gt;&amp;lt;/author&amp;gt;&amp;amp;&amp;lt;AN&amp;gt;&amp;lt;p16/&amp;gt;&amp;lt;/AN&amp;gt;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6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4397BB0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EEDF75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A37C17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805D6C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30DADD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ED3F71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4BBE8B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7DC159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2</w:t>
            </w:r>
          </w:p>
        </w:tc>
      </w:tr>
      <w:tr w:rsidR="009C30C1" w:rsidRPr="009C30C1" w14:paraId="548537C7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18F071E8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Whalley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aGFsbGV5PC9BdXRob3I+PFllYXI+MjAxMjwvWWVhcj48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aGFsbGV5PC9BdXRob3I+PFllYXI+MjAxMjwvWWVhcj48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7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B4E913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02502A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6E4AD0B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DCF652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867463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CFD20F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E6890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3823E7ED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5</w:t>
            </w:r>
          </w:p>
        </w:tc>
      </w:tr>
      <w:tr w:rsidR="009C30C1" w:rsidRPr="009C30C1" w14:paraId="591B66DE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15B9AE7A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Whalley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Whalley&lt;/Author&gt;&lt;Year&gt;2000&lt;/Year&gt;&lt;RecNum&gt;68&lt;/RecNum&gt;&lt;DisplayText&gt;[58]&lt;/DisplayText&gt;&lt;record&gt;&lt;rec-number&gt;68&lt;/rec-number&gt;&lt;foreign-keys&gt;&lt;key app="EN" db-id="5sf55fxt4tsdeoevvdhxeae9a0sx5xpd2w9f" timestamp="1476197871"&gt;68&lt;/key&gt;&lt;/foreign-keys&gt;&lt;ref-type name="Journal Article"&gt;17&lt;/ref-type&gt;&lt;contributors&gt;&lt;authors&gt;&lt;author&gt;Whalley, L. J.&lt;/author&gt;&lt;author&gt;Starr, J. M.&lt;/author&gt;&lt;author&gt;Athawes, R.&lt;/author&gt;&lt;author&gt;Hunter, D.&lt;/author&gt;&lt;author&gt;Pattie, A.&lt;/author&gt;&lt;author&gt;Deary, I. J.&lt;/author&gt;&lt;/authors&gt;&lt;/contributors&gt;&lt;auth-address&gt;Aberdeen University, Department of Mental Health, Scotland. l.j.whalley@abdn.ac.uk&lt;/auth-address&gt;&lt;titles&gt;&lt;title&gt;Childhood mental ability and dementia&lt;/title&gt;&lt;secondary-title&gt;Neurology&lt;/secondary-title&gt;&lt;/titles&gt;&lt;periodical&gt;&lt;full-title&gt;Neurology&lt;/full-title&gt;&lt;/periodical&gt;&lt;pages&gt;1455-9&lt;/pages&gt;&lt;volume&gt;55&lt;/volume&gt;&lt;number&gt;10&lt;/number&gt;&lt;keywords&gt;&lt;keyword&gt;Aged&lt;/keyword&gt;&lt;keyword&gt;*Alzheimer Disease/px [Psychology]&lt;/keyword&gt;&lt;keyword&gt;Child&lt;/keyword&gt;&lt;keyword&gt;Health Surveys&lt;/keyword&gt;&lt;keyword&gt;Humans&lt;/keyword&gt;&lt;keyword&gt;*Mental Processes&lt;/keyword&gt;&lt;/keywords&gt;&lt;dates&gt;&lt;year&gt;2000&lt;/year&gt;&lt;/dates&gt;&lt;accession-num&gt;11094097&lt;/accession-num&gt;&lt;urls&gt;&lt;related-urls&gt;&lt;url&gt;http://ovidsp.ovid.com/ovidweb.cgi?T=JS&amp;amp;CSC=Y&amp;amp;NEWS=N&amp;amp;PAGE=fulltext&amp;amp;D=med4&amp;amp;AN=11094097&lt;/url&gt;&lt;url&gt;http://openurl.ac.uk/athens:_edu//lfp/LinkFinderPlus/Display?sid=OVID:Ovid+MEDLINE%28R%29&amp;amp;id=pmid:11094097&amp;amp;id=&amp;amp;issn=0028-3878&amp;amp;isbn=&amp;amp;volume=55&amp;amp;issue=10&amp;amp;spage=1455&amp;amp;pages=1455-9&amp;amp;date=2000&amp;amp;title=Neurology&amp;amp;atitle=Childhood+mental+ability+and+dementia.&amp;amp;aulast=Whalley&amp;amp;pid=&amp;lt;author&amp;gt;&amp;lt;p15/&amp;gt;&amp;lt;/author&amp;gt;&amp;amp;&amp;lt;AN&amp;gt;&amp;lt;p16/&amp;gt;&amp;lt;/AN&amp;gt;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8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F67485A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84F69D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99CC3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DF6E19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33A4450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D5B89B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BBE93A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93388F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  <w:tr w:rsidR="009C30C1" w:rsidRPr="009C30C1" w14:paraId="452985D7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0B463063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Wharto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Wharton&lt;/Author&gt;&lt;Year&gt;2011&lt;/Year&gt;&lt;RecNum&gt;69&lt;/RecNum&gt;&lt;DisplayText&gt;[59]&lt;/DisplayText&gt;&lt;record&gt;&lt;rec-number&gt;69&lt;/rec-number&gt;&lt;foreign-keys&gt;&lt;key app="EN" db-id="5sf55fxt4tsdeoevvdhxeae9a0sx5xpd2w9f" timestamp="1476197871"&gt;69&lt;/key&gt;&lt;/foreign-keys&gt;&lt;ref-type name="Journal Article"&gt;17&lt;/ref-type&gt;&lt;contributors&gt;&lt;authors&gt;&lt;author&gt;Wharton, S. B.&lt;/author&gt;&lt;author&gt;Brayne, C.&lt;/author&gt;&lt;author&gt;Savva, G. M.&lt;/author&gt;&lt;author&gt;Matthews, F. E.&lt;/author&gt;&lt;author&gt;Forster, G.&lt;/author&gt;&lt;author&gt;Simpson, J.&lt;/author&gt;&lt;author&gt;Lace, G.&lt;/author&gt;&lt;author&gt;Ince, P. G.&lt;/author&gt;&lt;author&gt;Med Res Council Cognitive, Function&lt;/author&gt;&lt;/authors&gt;&lt;/contributors&gt;&lt;titles&gt;&lt;title&gt;Epidemiological Neuropathology: The MRC Cognitive Function and Aging Study Experience&lt;/title&gt;&lt;secondary-title&gt;Journal of Alzheimers Disease&lt;/secondary-title&gt;&lt;/titles&gt;&lt;periodical&gt;&lt;full-title&gt;Journal of Alzheimers Disease&lt;/full-title&gt;&lt;/periodical&gt;&lt;pages&gt;359-372&lt;/pages&gt;&lt;volume&gt;25&lt;/volume&gt;&lt;number&gt;2&lt;/number&gt;&lt;dates&gt;&lt;year&gt;2011&lt;/year&gt;&lt;/dates&gt;&lt;isbn&gt;1387-2877&lt;/isbn&gt;&lt;accession-num&gt;WOS:000293378300015&lt;/accession-num&gt;&lt;urls&gt;&lt;related-urls&gt;&lt;url&gt;&amp;lt;Go to ISI&amp;gt;://WOS:000293378300015&lt;/url&gt;&lt;url&gt;http://iospress.metapress.com/content/q4666154716630v5/?issue=2&amp;amp;genre=article&amp;amp;spage=359&amp;amp;issn=1387-2877&amp;amp;volume=25&lt;/url&gt;&lt;/related-urls&gt;&lt;/urls&gt;&lt;electronic-resource-num&gt;10.3233/jad-2011-091402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59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1EBB025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756465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3D50C9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F50AAE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4BA87D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2FAF8A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121466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2496B84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7</w:t>
            </w:r>
          </w:p>
        </w:tc>
      </w:tr>
      <w:tr w:rsidR="009C30C1" w:rsidRPr="009C30C1" w14:paraId="5BFEC537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65006C75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White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&lt;EndNote&gt;&lt;Cite&gt;&lt;Author&gt;White&lt;/Author&gt;&lt;Year&gt;2015&lt;/Year&gt;&lt;RecNum&gt;29&lt;/RecNum&gt;&lt;DisplayText&gt;[60]&lt;/DisplayText&gt;&lt;record&gt;&lt;rec-number&gt;29&lt;/rec-number&gt;&lt;foreign-keys&gt;&lt;key app="EN" db-id="5sf55fxt4tsdeoevvdhxeae9a0sx5xpd2w9f" timestamp="1476197705"&gt;29&lt;/key&gt;&lt;/foreign-keys&gt;&lt;ref-type name="Journal Article"&gt;17&lt;/ref-type&gt;&lt;contributors&gt;&lt;authors&gt;&lt;author&gt;White, E. B.&lt;/author&gt;&lt;author&gt;Montgomery, P.&lt;/author&gt;&lt;/authors&gt;&lt;/contributors&gt;&lt;titles&gt;&lt;title&gt;Dementia, walking outdoors and getting lost: incidence, risk factors and consequences from dementia-related police missing-person reports&lt;/title&gt;&lt;secondary-title&gt;Aging &amp;amp; Mental Health&lt;/secondary-title&gt;&lt;/titles&gt;&lt;periodical&gt;&lt;full-title&gt;Aging &amp;amp; Mental Health&lt;/full-title&gt;&lt;/periodical&gt;&lt;pages&gt;224-230&lt;/pages&gt;&lt;volume&gt;19&lt;/volume&gt;&lt;number&gt;3&lt;/number&gt;&lt;dates&gt;&lt;year&gt;2015&lt;/year&gt;&lt;pub-dates&gt;&lt;date&gt;Mar&lt;/date&gt;&lt;/pub-dates&gt;&lt;/dates&gt;&lt;isbn&gt;1360-7863&lt;/isbn&gt;&lt;accession-num&gt;WOS:000347155200005&lt;/accession-num&gt;&lt;urls&gt;&lt;related-urls&gt;&lt;url&gt;&amp;lt;Go to ISI&amp;gt;://WOS:000347155200005&lt;/url&gt;&lt;url&gt;http://www.tandfonline.com/doi/abs/10.1080/13607863.2014.924091&lt;/url&gt;&lt;/related-urls&gt;&lt;/urls&gt;&lt;electronic-resource-num&gt;10.1080/13607863.2014.924091&lt;/electronic-resource-num&gt;&lt;/record&gt;&lt;/Cite&gt;&lt;/EndNote&gt;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60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C4DBF2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DAB6EF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CE0414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E7F4C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4987829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846A57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947C27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10FD2EF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1</w:t>
            </w:r>
          </w:p>
        </w:tc>
      </w:tr>
      <w:tr w:rsidR="009C30C1" w:rsidRPr="009C30C1" w14:paraId="77D9C4AC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7E0BDE0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Wilcock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aWxjb2NrPC9BdXRob3I+PFllYXI+MjAxMzwvWWVhcj48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aWxjb2NrPC9BdXRob3I+PFllYXI+MjAxMzwvWWVhcj48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61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63E10D9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BD45F0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D4EA0AE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C7706D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D4DE82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0CF1027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2ABA40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1DC05DC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</w:tr>
      <w:tr w:rsidR="009C30C1" w:rsidRPr="009C30C1" w14:paraId="02AD650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785AFB95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Woodbur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b29kYnVybjwvQXV0aG9yPjxZZWFyPjE5OTk8L1llYXI+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b29kYnVybjwvQXV0aG9yPjxZZWFyPjE5OTk8L1llYXI+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62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5572822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24F727B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8BAAD3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C949AE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C07946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69D49F8F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1CFA2BFC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44761FC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2</w:t>
            </w:r>
          </w:p>
        </w:tc>
      </w:tr>
      <w:tr w:rsidR="009C30C1" w:rsidRPr="009C30C1" w14:paraId="274A3EDB" w14:textId="77777777" w:rsidTr="00FC669A">
        <w:trPr>
          <w:trHeight w:val="300"/>
        </w:trPr>
        <w:tc>
          <w:tcPr>
            <w:tcW w:w="998" w:type="pct"/>
            <w:shd w:val="clear" w:color="auto" w:fill="auto"/>
            <w:noWrap/>
            <w:vAlign w:val="bottom"/>
            <w:hideMark/>
          </w:tcPr>
          <w:p w14:paraId="510A0B5F" w14:textId="77777777" w:rsidR="009C30C1" w:rsidRPr="009C30C1" w:rsidRDefault="009C30C1" w:rsidP="009C30C1">
            <w:pPr>
              <w:spacing w:after="0" w:line="480" w:lineRule="auto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Wotton et al. 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b3R0b248L0F1dGhvcj48WWVhcj4yMDE0PC9ZZWFyPjxS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begin">
                <w:fldData xml:space="preserve">PEVuZE5vdGU+PENpdGU+PEF1dGhvcj5Xb3R0b248L0F1dGhvcj48WWVhcj4yMDE0PC9ZZWFyPjxS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=
</w:fldData>
              </w:fldCha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instrText xml:space="preserve"> ADDIN EN.CITE.DATA </w:instrTex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separate"/>
            </w:r>
            <w:r w:rsidRPr="009C30C1"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w:t>[63]</w:t>
            </w: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522" w:type="pct"/>
            <w:shd w:val="clear" w:color="auto" w:fill="auto"/>
            <w:noWrap/>
            <w:hideMark/>
          </w:tcPr>
          <w:p w14:paraId="09631415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906289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3C4F32B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45589F58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73E5D426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I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5308A632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450" w:type="pct"/>
            <w:shd w:val="clear" w:color="auto" w:fill="auto"/>
            <w:noWrap/>
            <w:hideMark/>
          </w:tcPr>
          <w:p w14:paraId="0DDCB7B1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14:paraId="677FA783" w14:textId="77777777" w:rsidR="009C30C1" w:rsidRPr="009C30C1" w:rsidRDefault="009C30C1" w:rsidP="009C30C1">
            <w:pPr>
              <w:spacing w:after="0" w:line="48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C30C1">
              <w:rPr>
                <w:rFonts w:ascii="Calibri" w:eastAsia="Times New Roman" w:hAnsi="Calibri" w:cs="Times New Roman"/>
                <w:color w:val="000000"/>
                <w:lang w:eastAsia="en-GB"/>
              </w:rPr>
              <w:t>14</w:t>
            </w:r>
          </w:p>
        </w:tc>
      </w:tr>
    </w:tbl>
    <w:p w14:paraId="665A3178" w14:textId="77777777" w:rsidR="009C30C1" w:rsidRPr="009C30C1" w:rsidRDefault="009C30C1" w:rsidP="009C30C1">
      <w:pPr>
        <w:spacing w:after="200" w:line="276" w:lineRule="auto"/>
      </w:pPr>
    </w:p>
    <w:p w14:paraId="2D28C799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107E0DDB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4EE632CB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70378456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1CDCDB58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5FD77B6F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68A74191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738B3542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3E872029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60E9900C" w14:textId="77777777" w:rsidR="009C30C1" w:rsidRPr="009C30C1" w:rsidRDefault="009C30C1" w:rsidP="009C30C1">
      <w:pPr>
        <w:spacing w:after="200" w:line="276" w:lineRule="auto"/>
        <w:jc w:val="center"/>
        <w:rPr>
          <w:b/>
        </w:rPr>
      </w:pPr>
    </w:p>
    <w:p w14:paraId="13CDE7EB" w14:textId="77777777" w:rsidR="009C30C1" w:rsidRPr="009C30C1" w:rsidRDefault="009C30C1" w:rsidP="00DC3C88">
      <w:pPr>
        <w:spacing w:after="200" w:line="480" w:lineRule="auto"/>
        <w:jc w:val="center"/>
        <w:outlineLvl w:val="0"/>
        <w:rPr>
          <w:b/>
        </w:rPr>
      </w:pPr>
      <w:r w:rsidRPr="009C30C1">
        <w:rPr>
          <w:b/>
        </w:rPr>
        <w:lastRenderedPageBreak/>
        <w:t>References</w:t>
      </w:r>
      <w:bookmarkStart w:id="0" w:name="_GoBack"/>
      <w:bookmarkEnd w:id="0"/>
    </w:p>
    <w:p w14:paraId="5D46CD9A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fldChar w:fldCharType="begin"/>
      </w:r>
      <w:r w:rsidRPr="009C30C1">
        <w:rPr>
          <w:rFonts w:ascii="Calibri" w:hAnsi="Calibri"/>
          <w:noProof/>
          <w:lang w:val="en-US"/>
        </w:rPr>
        <w:instrText xml:space="preserve"> ADDIN EN.REFLIST </w:instrText>
      </w:r>
      <w:r w:rsidRPr="009C30C1">
        <w:rPr>
          <w:rFonts w:ascii="Calibri" w:hAnsi="Calibri"/>
          <w:noProof/>
          <w:lang w:val="en-US"/>
        </w:rPr>
        <w:fldChar w:fldCharType="separate"/>
      </w:r>
      <w:r w:rsidRPr="009C30C1">
        <w:rPr>
          <w:rFonts w:ascii="Calibri" w:hAnsi="Calibri"/>
          <w:noProof/>
          <w:lang w:val="en-US"/>
        </w:rPr>
        <w:t>1.</w:t>
      </w:r>
      <w:r w:rsidRPr="009C30C1">
        <w:rPr>
          <w:rFonts w:ascii="Calibri" w:hAnsi="Calibri"/>
          <w:noProof/>
          <w:lang w:val="en-US"/>
        </w:rPr>
        <w:tab/>
        <w:t>Baker NL,</w:t>
      </w:r>
      <w:r>
        <w:rPr>
          <w:rFonts w:ascii="Calibri" w:hAnsi="Calibri"/>
          <w:noProof/>
          <w:lang w:val="en-US"/>
        </w:rPr>
        <w:t xml:space="preserve"> Cook MN, Arrighi HM, Bullock R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Hip fracture risk and subsequent mortality among Alzheimer's disease patients in the United Kingdom, 1988-2007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ge &amp; Ageing </w:t>
      </w:r>
      <w:r w:rsidRPr="009C30C1">
        <w:rPr>
          <w:rFonts w:ascii="Calibri" w:hAnsi="Calibri"/>
          <w:noProof/>
          <w:lang w:val="en-US"/>
        </w:rPr>
        <w:t xml:space="preserve">2011, </w:t>
      </w:r>
      <w:r w:rsidRPr="009C30C1">
        <w:rPr>
          <w:rFonts w:ascii="Calibri" w:hAnsi="Calibri"/>
          <w:b/>
          <w:noProof/>
          <w:lang w:val="en-US"/>
        </w:rPr>
        <w:t>40</w:t>
      </w:r>
      <w:r w:rsidRPr="009C30C1">
        <w:rPr>
          <w:rFonts w:ascii="Calibri" w:hAnsi="Calibri"/>
          <w:noProof/>
          <w:lang w:val="en-US"/>
        </w:rPr>
        <w:t>(1):49-54.</w:t>
      </w:r>
    </w:p>
    <w:p w14:paraId="004A85BC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.</w:t>
      </w:r>
      <w:r w:rsidRPr="009C30C1">
        <w:rPr>
          <w:rFonts w:ascii="Calibri" w:hAnsi="Calibri"/>
          <w:noProof/>
          <w:lang w:val="en-US"/>
        </w:rPr>
        <w:tab/>
        <w:t>Brayne C, Gao L, Dewey M, Matthews FE, Medical Research Council Cognitive F</w:t>
      </w:r>
      <w:r>
        <w:rPr>
          <w:rFonts w:ascii="Calibri" w:hAnsi="Calibri"/>
          <w:noProof/>
          <w:lang w:val="en-US"/>
        </w:rPr>
        <w:t>unction and Ageing Study I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Dementia before death in ageing societies--the promise of prevention and the realit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LoS Medicine / Public Library of Science </w:t>
      </w:r>
      <w:r w:rsidRPr="009C30C1">
        <w:rPr>
          <w:rFonts w:ascii="Calibri" w:hAnsi="Calibri"/>
          <w:noProof/>
          <w:lang w:val="en-US"/>
        </w:rPr>
        <w:t xml:space="preserve">2006, </w:t>
      </w:r>
      <w:r w:rsidRPr="009C30C1">
        <w:rPr>
          <w:rFonts w:ascii="Calibri" w:hAnsi="Calibri"/>
          <w:b/>
          <w:noProof/>
          <w:lang w:val="en-US"/>
        </w:rPr>
        <w:t>3</w:t>
      </w:r>
      <w:r w:rsidRPr="009C30C1">
        <w:rPr>
          <w:rFonts w:ascii="Calibri" w:hAnsi="Calibri"/>
          <w:noProof/>
          <w:lang w:val="en-US"/>
        </w:rPr>
        <w:t>(10):e397.</w:t>
      </w:r>
    </w:p>
    <w:p w14:paraId="45F92948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.</w:t>
      </w:r>
      <w:r w:rsidRPr="009C30C1">
        <w:rPr>
          <w:rFonts w:ascii="Calibri" w:hAnsi="Calibri"/>
          <w:noProof/>
          <w:lang w:val="en-US"/>
        </w:rPr>
        <w:tab/>
        <w:t>Brayne C, Richardson K, Matthews FE, Fleming J, Hunter S, Xuereb JH, Paykel E, Mukaetova-Ladinska EB, Huppert FA, O'Sullivan A</w:t>
      </w:r>
      <w:r w:rsidRPr="009C30C1">
        <w:rPr>
          <w:rFonts w:ascii="Calibri" w:hAnsi="Calibri"/>
          <w:i/>
          <w:noProof/>
          <w:lang w:val="en-US"/>
        </w:rPr>
        <w:t xml:space="preserve"> et al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Neuropathological Correlates of Dementia in Over-80-Year-Old Brain Donors from the Population-Based Cambridge City over-75s Cohort (CC75C)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Alzheimers Disease </w:t>
      </w:r>
      <w:r w:rsidRPr="009C30C1">
        <w:rPr>
          <w:rFonts w:ascii="Calibri" w:hAnsi="Calibri"/>
          <w:noProof/>
          <w:lang w:val="en-US"/>
        </w:rPr>
        <w:t xml:space="preserve">2009, </w:t>
      </w:r>
      <w:r w:rsidRPr="009C30C1">
        <w:rPr>
          <w:rFonts w:ascii="Calibri" w:hAnsi="Calibri"/>
          <w:b/>
          <w:noProof/>
          <w:lang w:val="en-US"/>
        </w:rPr>
        <w:t>18</w:t>
      </w:r>
      <w:r w:rsidRPr="009C30C1">
        <w:rPr>
          <w:rFonts w:ascii="Calibri" w:hAnsi="Calibri"/>
          <w:noProof/>
          <w:lang w:val="en-US"/>
        </w:rPr>
        <w:t>(3):645-658.</w:t>
      </w:r>
    </w:p>
    <w:p w14:paraId="02B17A8A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.</w:t>
      </w:r>
      <w:r w:rsidRPr="009C30C1">
        <w:rPr>
          <w:rFonts w:ascii="Calibri" w:hAnsi="Calibri"/>
          <w:noProof/>
          <w:lang w:val="en-US"/>
        </w:rPr>
        <w:tab/>
        <w:t>Chen L, Reed C, Hap</w:t>
      </w:r>
      <w:r>
        <w:rPr>
          <w:rFonts w:ascii="Calibri" w:hAnsi="Calibri"/>
          <w:noProof/>
          <w:lang w:val="en-US"/>
        </w:rPr>
        <w:t>pich M, Nyhuis A, Lenox-Smith A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Health care resource utilisation in primary care prior to and after a diagnosis of Alzheimer's disease: a retrospective, matched case-control study in the United Kingdom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MC geriatrics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14</w:t>
      </w:r>
      <w:r w:rsidRPr="009C30C1">
        <w:rPr>
          <w:rFonts w:ascii="Calibri" w:hAnsi="Calibri"/>
          <w:noProof/>
          <w:lang w:val="en-US"/>
        </w:rPr>
        <w:t>:76.</w:t>
      </w:r>
    </w:p>
    <w:p w14:paraId="6DB6B7A7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.</w:t>
      </w:r>
      <w:r w:rsidRPr="009C30C1">
        <w:rPr>
          <w:rFonts w:ascii="Calibri" w:hAnsi="Calibri"/>
          <w:noProof/>
          <w:lang w:val="en-US"/>
        </w:rPr>
        <w:tab/>
        <w:t>Clarke D, Morgan K, Lilley J, Arie T</w:t>
      </w:r>
      <w:r>
        <w:rPr>
          <w:rFonts w:ascii="Calibri" w:hAnsi="Calibri"/>
          <w:noProof/>
          <w:lang w:val="en-US"/>
        </w:rPr>
        <w:t>, Jones R, Waite J, Prettyman R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Dementia and 'borderline dementia' in Britain: 8-year incidence and post-screening outcome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sychological Medicine </w:t>
      </w:r>
      <w:r w:rsidRPr="009C30C1">
        <w:rPr>
          <w:rFonts w:ascii="Calibri" w:hAnsi="Calibri"/>
          <w:noProof/>
          <w:lang w:val="en-US"/>
        </w:rPr>
        <w:t xml:space="preserve">1996, </w:t>
      </w:r>
      <w:r w:rsidRPr="009C30C1">
        <w:rPr>
          <w:rFonts w:ascii="Calibri" w:hAnsi="Calibri"/>
          <w:b/>
          <w:noProof/>
          <w:lang w:val="en-US"/>
        </w:rPr>
        <w:t>26</w:t>
      </w:r>
      <w:r w:rsidRPr="009C30C1">
        <w:rPr>
          <w:rFonts w:ascii="Calibri" w:hAnsi="Calibri"/>
          <w:noProof/>
          <w:lang w:val="en-US"/>
        </w:rPr>
        <w:t>(4):829-835.</w:t>
      </w:r>
    </w:p>
    <w:p w14:paraId="15B0725E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6.</w:t>
      </w:r>
      <w:r w:rsidRPr="009C30C1">
        <w:rPr>
          <w:rFonts w:ascii="Calibri" w:hAnsi="Calibri"/>
          <w:noProof/>
          <w:lang w:val="en-US"/>
        </w:rPr>
        <w:tab/>
        <w:t xml:space="preserve">Cook M, Baker N, Lanes S, Bullock R, </w:t>
      </w:r>
      <w:r>
        <w:rPr>
          <w:rFonts w:ascii="Calibri" w:hAnsi="Calibri"/>
          <w:noProof/>
          <w:lang w:val="en-US"/>
        </w:rPr>
        <w:t xml:space="preserve">Wentworth C, Michael Arrighi H. </w:t>
      </w:r>
      <w:r w:rsidRPr="009C30C1">
        <w:rPr>
          <w:rFonts w:ascii="Calibri" w:hAnsi="Calibri"/>
          <w:b/>
          <w:noProof/>
          <w:lang w:val="en-US"/>
        </w:rPr>
        <w:t>Incidence of stroke and seizure in Alzheimer's disease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ge and Ageing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44</w:t>
      </w:r>
      <w:r w:rsidRPr="009C30C1">
        <w:rPr>
          <w:rFonts w:ascii="Calibri" w:hAnsi="Calibri"/>
          <w:noProof/>
          <w:lang w:val="en-US"/>
        </w:rPr>
        <w:t>(4):695-699.</w:t>
      </w:r>
    </w:p>
    <w:p w14:paraId="2D202B89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7.</w:t>
      </w:r>
      <w:r w:rsidRPr="009C30C1">
        <w:rPr>
          <w:rFonts w:ascii="Calibri" w:hAnsi="Calibri"/>
          <w:noProof/>
          <w:lang w:val="en-US"/>
        </w:rPr>
        <w:tab/>
        <w:t>Crugel M, Paton G, Singh P, Jeboda R, Treloar A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ntipsychotics in people with dementia: Frequency of use and rationale for prescribing in a UK mental health servic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sychiatrist </w:t>
      </w:r>
      <w:r w:rsidRPr="009C30C1">
        <w:rPr>
          <w:rFonts w:ascii="Calibri" w:hAnsi="Calibri"/>
          <w:noProof/>
          <w:lang w:val="en-US"/>
        </w:rPr>
        <w:t xml:space="preserve">2012, </w:t>
      </w:r>
      <w:r w:rsidRPr="009C30C1">
        <w:rPr>
          <w:rFonts w:ascii="Calibri" w:hAnsi="Calibri"/>
          <w:b/>
          <w:noProof/>
          <w:lang w:val="en-US"/>
        </w:rPr>
        <w:t>36</w:t>
      </w:r>
      <w:r w:rsidRPr="009C30C1">
        <w:rPr>
          <w:rFonts w:ascii="Calibri" w:hAnsi="Calibri"/>
          <w:noProof/>
          <w:lang w:val="en-US"/>
        </w:rPr>
        <w:t>(5):165-169.</w:t>
      </w:r>
    </w:p>
    <w:p w14:paraId="4632E0C4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8.</w:t>
      </w:r>
      <w:r w:rsidRPr="009C30C1">
        <w:rPr>
          <w:rFonts w:ascii="Calibri" w:hAnsi="Calibri"/>
          <w:noProof/>
          <w:lang w:val="en-US"/>
        </w:rPr>
        <w:tab/>
        <w:t xml:space="preserve">Doll R, </w:t>
      </w:r>
      <w:r>
        <w:rPr>
          <w:rFonts w:ascii="Calibri" w:hAnsi="Calibri"/>
          <w:noProof/>
          <w:lang w:val="en-US"/>
        </w:rPr>
        <w:t>Peto R, Boreham J, Sutherland I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Smoking and dementia in male British doctors: prospective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MJ </w:t>
      </w:r>
      <w:r w:rsidRPr="009C30C1">
        <w:rPr>
          <w:rFonts w:ascii="Calibri" w:hAnsi="Calibri"/>
          <w:noProof/>
          <w:lang w:val="en-US"/>
        </w:rPr>
        <w:t xml:space="preserve">2000, </w:t>
      </w:r>
      <w:r w:rsidRPr="009C30C1">
        <w:rPr>
          <w:rFonts w:ascii="Calibri" w:hAnsi="Calibri"/>
          <w:b/>
          <w:noProof/>
          <w:lang w:val="en-US"/>
        </w:rPr>
        <w:t>320</w:t>
      </w:r>
      <w:r w:rsidRPr="009C30C1">
        <w:rPr>
          <w:rFonts w:ascii="Calibri" w:hAnsi="Calibri"/>
          <w:noProof/>
          <w:lang w:val="en-US"/>
        </w:rPr>
        <w:t>(7242):1097-1102.</w:t>
      </w:r>
    </w:p>
    <w:p w14:paraId="28E5894F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lastRenderedPageBreak/>
        <w:t>9.</w:t>
      </w:r>
      <w:r w:rsidRPr="009C30C1">
        <w:rPr>
          <w:rFonts w:ascii="Calibri" w:hAnsi="Calibri"/>
          <w:noProof/>
          <w:lang w:val="en-US"/>
        </w:rPr>
        <w:tab/>
        <w:t>Dregan A, Chowienczyk P, Gulliford MC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re Inflammation and Related Therapy Associated with All-Cause Dementia in a Primary Care Population?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i/>
          <w:noProof/>
          <w:lang w:val="en-US"/>
        </w:rPr>
        <w:t xml:space="preserve">Journal of Alzheimer's Disease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46</w:t>
      </w:r>
      <w:r w:rsidRPr="009C30C1">
        <w:rPr>
          <w:rFonts w:ascii="Calibri" w:hAnsi="Calibri"/>
          <w:noProof/>
          <w:lang w:val="en-US"/>
        </w:rPr>
        <w:t>(4):1039-1047.</w:t>
      </w:r>
    </w:p>
    <w:p w14:paraId="08D167D4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0.</w:t>
      </w:r>
      <w:r w:rsidRPr="009C30C1">
        <w:rPr>
          <w:rFonts w:ascii="Calibri" w:hAnsi="Calibri"/>
          <w:noProof/>
          <w:lang w:val="en-US"/>
        </w:rPr>
        <w:tab/>
        <w:t xml:space="preserve">Goh KL, Bhaskaran K, Minassian C, </w:t>
      </w:r>
      <w:r>
        <w:rPr>
          <w:rFonts w:ascii="Calibri" w:hAnsi="Calibri"/>
          <w:noProof/>
          <w:lang w:val="en-US"/>
        </w:rPr>
        <w:t>Evans SJW, Smeeth L, Douglas I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ngiotensin receptor blockers and risk of dementia: Cohort study in UK Clinical Practice Research Datalink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ritish Journal of Clinical Pharmacology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79</w:t>
      </w:r>
      <w:r w:rsidRPr="009C30C1">
        <w:rPr>
          <w:rFonts w:ascii="Calibri" w:hAnsi="Calibri"/>
          <w:noProof/>
          <w:lang w:val="en-US"/>
        </w:rPr>
        <w:t>(2):337-350.</w:t>
      </w:r>
    </w:p>
    <w:p w14:paraId="6488F878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1.</w:t>
      </w:r>
      <w:r w:rsidRPr="009C30C1">
        <w:rPr>
          <w:rFonts w:ascii="Calibri" w:hAnsi="Calibri"/>
          <w:noProof/>
          <w:lang w:val="en-US"/>
        </w:rPr>
        <w:tab/>
        <w:t xml:space="preserve">Goldacre R, Yeates D, Goldacre </w:t>
      </w:r>
      <w:r>
        <w:rPr>
          <w:rFonts w:ascii="Calibri" w:hAnsi="Calibri"/>
          <w:noProof/>
          <w:lang w:val="en-US"/>
        </w:rPr>
        <w:t>MJ, Keenan TDL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Cataract surgery in people with dementia: An English National Record linkage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the American Geriatrics Society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63</w:t>
      </w:r>
      <w:r w:rsidRPr="009C30C1">
        <w:rPr>
          <w:rFonts w:ascii="Calibri" w:hAnsi="Calibri"/>
          <w:noProof/>
          <w:lang w:val="en-US"/>
        </w:rPr>
        <w:t>(9):1953-1955.</w:t>
      </w:r>
    </w:p>
    <w:p w14:paraId="75B1063B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2.</w:t>
      </w:r>
      <w:r w:rsidRPr="009C30C1">
        <w:rPr>
          <w:rFonts w:ascii="Calibri" w:hAnsi="Calibri"/>
          <w:noProof/>
          <w:lang w:val="en-US"/>
        </w:rPr>
        <w:tab/>
        <w:t>Grant RL, Drennan V</w:t>
      </w:r>
      <w:r>
        <w:rPr>
          <w:rFonts w:ascii="Calibri" w:hAnsi="Calibri"/>
          <w:noProof/>
          <w:lang w:val="en-US"/>
        </w:rPr>
        <w:t>M, Rait G, Petersen I, Iliffe S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First Diagnosis and Management of Incontinence in Older People with and without Dementia in Primary Care: A Cohort Study Using The Health Improvement Network Primary Care Databas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los Medicine </w:t>
      </w:r>
      <w:r w:rsidRPr="009C30C1">
        <w:rPr>
          <w:rFonts w:ascii="Calibri" w:hAnsi="Calibri"/>
          <w:noProof/>
          <w:lang w:val="en-US"/>
        </w:rPr>
        <w:t xml:space="preserve">2013, </w:t>
      </w:r>
      <w:r w:rsidRPr="009C30C1">
        <w:rPr>
          <w:rFonts w:ascii="Calibri" w:hAnsi="Calibri"/>
          <w:b/>
          <w:noProof/>
          <w:lang w:val="en-US"/>
        </w:rPr>
        <w:t>10</w:t>
      </w:r>
      <w:r w:rsidRPr="009C30C1">
        <w:rPr>
          <w:rFonts w:ascii="Calibri" w:hAnsi="Calibri"/>
          <w:noProof/>
          <w:lang w:val="en-US"/>
        </w:rPr>
        <w:t>(8).</w:t>
      </w:r>
    </w:p>
    <w:p w14:paraId="23490231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3.</w:t>
      </w:r>
      <w:r>
        <w:rPr>
          <w:rFonts w:ascii="Calibri" w:hAnsi="Calibri"/>
          <w:noProof/>
          <w:lang w:val="en-US"/>
        </w:rPr>
        <w:tab/>
        <w:t>Guthrie B, Clark SA, McCowan C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The burden of psychotropic drug prescribingin people with dementia: a populationdatabase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ge &amp; Ageing </w:t>
      </w:r>
      <w:r w:rsidRPr="009C30C1">
        <w:rPr>
          <w:rFonts w:ascii="Calibri" w:hAnsi="Calibri"/>
          <w:noProof/>
          <w:lang w:val="en-US"/>
        </w:rPr>
        <w:t xml:space="preserve">2010, </w:t>
      </w:r>
      <w:r w:rsidRPr="009C30C1">
        <w:rPr>
          <w:rFonts w:ascii="Calibri" w:hAnsi="Calibri"/>
          <w:b/>
          <w:noProof/>
          <w:lang w:val="en-US"/>
        </w:rPr>
        <w:t>39</w:t>
      </w:r>
      <w:r w:rsidRPr="009C30C1">
        <w:rPr>
          <w:rFonts w:ascii="Calibri" w:hAnsi="Calibri"/>
          <w:noProof/>
          <w:lang w:val="en-US"/>
        </w:rPr>
        <w:t>(5):637-642.</w:t>
      </w:r>
    </w:p>
    <w:p w14:paraId="42E5D5E9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4.</w:t>
      </w:r>
      <w:r>
        <w:rPr>
          <w:rFonts w:ascii="Calibri" w:hAnsi="Calibri"/>
          <w:noProof/>
          <w:lang w:val="en-US"/>
        </w:rPr>
        <w:tab/>
        <w:t>Heath CA, Mercer SW, Guthrie B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Vascular comorbidities in younger people with dementia: a cross-sectional population-based study of 616 245 middle-aged people in Scotland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Neurology Neurosurgery and Psychiatry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86</w:t>
      </w:r>
      <w:r w:rsidRPr="009C30C1">
        <w:rPr>
          <w:rFonts w:ascii="Calibri" w:hAnsi="Calibri"/>
          <w:noProof/>
          <w:lang w:val="en-US"/>
        </w:rPr>
        <w:t>(9):959-964.</w:t>
      </w:r>
    </w:p>
    <w:p w14:paraId="064C29C2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5.</w:t>
      </w:r>
      <w:r w:rsidRPr="009C30C1">
        <w:rPr>
          <w:rFonts w:ascii="Calibri" w:hAnsi="Calibri"/>
          <w:noProof/>
          <w:lang w:val="en-US"/>
        </w:rPr>
        <w:tab/>
        <w:t>Houttekier D, Cohen J, Bilsen J, Addington-Hall J, On</w:t>
      </w:r>
      <w:r>
        <w:rPr>
          <w:rFonts w:ascii="Calibri" w:hAnsi="Calibri"/>
          <w:noProof/>
          <w:lang w:val="en-US"/>
        </w:rPr>
        <w:t>wuteaka-Philipsen BD, Deliens L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Place of Death of Older Persons with Dementia. A Study in Five European Countrie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the American Geriatrics Society </w:t>
      </w:r>
      <w:r w:rsidRPr="009C30C1">
        <w:rPr>
          <w:rFonts w:ascii="Calibri" w:hAnsi="Calibri"/>
          <w:noProof/>
          <w:lang w:val="en-US"/>
        </w:rPr>
        <w:t xml:space="preserve">2010, </w:t>
      </w:r>
      <w:r w:rsidRPr="009C30C1">
        <w:rPr>
          <w:rFonts w:ascii="Calibri" w:hAnsi="Calibri"/>
          <w:b/>
          <w:noProof/>
          <w:lang w:val="en-US"/>
        </w:rPr>
        <w:t>58</w:t>
      </w:r>
      <w:r w:rsidRPr="009C30C1">
        <w:rPr>
          <w:rFonts w:ascii="Calibri" w:hAnsi="Calibri"/>
          <w:noProof/>
          <w:lang w:val="en-US"/>
        </w:rPr>
        <w:t>(4):751-756.</w:t>
      </w:r>
    </w:p>
    <w:p w14:paraId="32EAB059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6.</w:t>
      </w:r>
      <w:r w:rsidRPr="009C30C1">
        <w:rPr>
          <w:rFonts w:ascii="Calibri" w:hAnsi="Calibri"/>
          <w:noProof/>
          <w:lang w:val="en-US"/>
        </w:rPr>
        <w:tab/>
        <w:t>Imfeld P, Bodmer M</w:t>
      </w:r>
      <w:r>
        <w:rPr>
          <w:rFonts w:ascii="Calibri" w:hAnsi="Calibri"/>
          <w:noProof/>
          <w:lang w:val="en-US"/>
        </w:rPr>
        <w:t>, Schuerch M, Jick SS, Meier CR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Risk of incident stroke in patients with Alzheimer disease or vascular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Neurology </w:t>
      </w:r>
      <w:r w:rsidRPr="009C30C1">
        <w:rPr>
          <w:rFonts w:ascii="Calibri" w:hAnsi="Calibri"/>
          <w:noProof/>
          <w:lang w:val="en-US"/>
        </w:rPr>
        <w:t xml:space="preserve">2013, </w:t>
      </w:r>
      <w:r w:rsidRPr="009C30C1">
        <w:rPr>
          <w:rFonts w:ascii="Calibri" w:hAnsi="Calibri"/>
          <w:b/>
          <w:noProof/>
          <w:lang w:val="en-US"/>
        </w:rPr>
        <w:t>81</w:t>
      </w:r>
      <w:r w:rsidRPr="009C30C1">
        <w:rPr>
          <w:rFonts w:ascii="Calibri" w:hAnsi="Calibri"/>
          <w:noProof/>
          <w:lang w:val="en-US"/>
        </w:rPr>
        <w:t>(10):910-919.</w:t>
      </w:r>
    </w:p>
    <w:p w14:paraId="707C1B00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7.</w:t>
      </w:r>
      <w:r w:rsidRPr="009C30C1">
        <w:rPr>
          <w:rFonts w:ascii="Calibri" w:hAnsi="Calibri"/>
          <w:noProof/>
          <w:lang w:val="en-US"/>
        </w:rPr>
        <w:tab/>
        <w:t xml:space="preserve">Imfeld P, Bodmer M, Schuerch </w:t>
      </w:r>
      <w:r>
        <w:rPr>
          <w:rFonts w:ascii="Calibri" w:hAnsi="Calibri"/>
          <w:noProof/>
          <w:lang w:val="en-US"/>
        </w:rPr>
        <w:t>M, Jick SS, Meier CR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Seizures in patients with Alzheimer's disease or vascular dementia: a population-based nested case-control analysi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Epilepsia </w:t>
      </w:r>
      <w:r w:rsidRPr="009C30C1">
        <w:rPr>
          <w:rFonts w:ascii="Calibri" w:hAnsi="Calibri"/>
          <w:noProof/>
          <w:lang w:val="en-US"/>
        </w:rPr>
        <w:t xml:space="preserve">2013, </w:t>
      </w:r>
      <w:r w:rsidRPr="009C30C1">
        <w:rPr>
          <w:rFonts w:ascii="Calibri" w:hAnsi="Calibri"/>
          <w:b/>
          <w:noProof/>
          <w:lang w:val="en-US"/>
        </w:rPr>
        <w:t>54</w:t>
      </w:r>
      <w:r w:rsidRPr="009C30C1">
        <w:rPr>
          <w:rFonts w:ascii="Calibri" w:hAnsi="Calibri"/>
          <w:noProof/>
          <w:lang w:val="en-US"/>
        </w:rPr>
        <w:t>(4):700-707.</w:t>
      </w:r>
    </w:p>
    <w:p w14:paraId="6424B294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lastRenderedPageBreak/>
        <w:t>18.</w:t>
      </w:r>
      <w:r w:rsidRPr="009C30C1">
        <w:rPr>
          <w:rFonts w:ascii="Calibri" w:hAnsi="Calibri"/>
          <w:noProof/>
          <w:lang w:val="en-US"/>
        </w:rPr>
        <w:tab/>
        <w:t>Imfeld P</w:t>
      </w:r>
      <w:r>
        <w:rPr>
          <w:rFonts w:ascii="Calibri" w:hAnsi="Calibri"/>
          <w:noProof/>
          <w:lang w:val="en-US"/>
        </w:rPr>
        <w:t>, Pernus YBB, Jick SS, Meier CR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Epidemiology, Co-Morbidities, and Medication Use of Patients with Alzheimer's Disease or Vascular Dementia in the UK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Alzheimers Disease </w:t>
      </w:r>
      <w:r w:rsidRPr="009C30C1">
        <w:rPr>
          <w:rFonts w:ascii="Calibri" w:hAnsi="Calibri"/>
          <w:noProof/>
          <w:lang w:val="en-US"/>
        </w:rPr>
        <w:t xml:space="preserve">2013, </w:t>
      </w:r>
      <w:r w:rsidRPr="009C30C1">
        <w:rPr>
          <w:rFonts w:ascii="Calibri" w:hAnsi="Calibri"/>
          <w:b/>
          <w:noProof/>
          <w:lang w:val="en-US"/>
        </w:rPr>
        <w:t>35</w:t>
      </w:r>
      <w:r w:rsidRPr="009C30C1">
        <w:rPr>
          <w:rFonts w:ascii="Calibri" w:hAnsi="Calibri"/>
          <w:noProof/>
          <w:lang w:val="en-US"/>
        </w:rPr>
        <w:t>(3):565-573.</w:t>
      </w:r>
    </w:p>
    <w:p w14:paraId="6EE3C10A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19.</w:t>
      </w:r>
      <w:r w:rsidRPr="009C30C1">
        <w:rPr>
          <w:rFonts w:ascii="Calibri" w:hAnsi="Calibri"/>
          <w:noProof/>
          <w:lang w:val="en-US"/>
        </w:rPr>
        <w:tab/>
        <w:t>Kar</w:t>
      </w:r>
      <w:r>
        <w:rPr>
          <w:rFonts w:ascii="Calibri" w:hAnsi="Calibri"/>
          <w:noProof/>
          <w:lang w:val="en-US"/>
        </w:rPr>
        <w:t>linsky H, Macdonald AM, Berg JM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Primary degenerative dementia of the Alzheimer type in twins: Initial findings from the Maudsley Hospital Twin Register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International Journal of Geriatric Psychiatry </w:t>
      </w:r>
      <w:r w:rsidRPr="009C30C1">
        <w:rPr>
          <w:rFonts w:ascii="Calibri" w:hAnsi="Calibri"/>
          <w:noProof/>
          <w:lang w:val="en-US"/>
        </w:rPr>
        <w:t xml:space="preserve">1992, </w:t>
      </w:r>
      <w:r w:rsidRPr="009C30C1">
        <w:rPr>
          <w:rFonts w:ascii="Calibri" w:hAnsi="Calibri"/>
          <w:b/>
          <w:noProof/>
          <w:lang w:val="en-US"/>
        </w:rPr>
        <w:t>7</w:t>
      </w:r>
      <w:r w:rsidRPr="009C30C1">
        <w:rPr>
          <w:rFonts w:ascii="Calibri" w:hAnsi="Calibri"/>
          <w:noProof/>
          <w:lang w:val="en-US"/>
        </w:rPr>
        <w:t>(8):603-610.</w:t>
      </w:r>
    </w:p>
    <w:p w14:paraId="32717E57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0</w:t>
      </w:r>
      <w:r>
        <w:rPr>
          <w:rFonts w:ascii="Calibri" w:hAnsi="Calibri"/>
          <w:noProof/>
          <w:lang w:val="en-US"/>
        </w:rPr>
        <w:t>.</w:t>
      </w:r>
      <w:r>
        <w:rPr>
          <w:rFonts w:ascii="Calibri" w:hAnsi="Calibri"/>
          <w:noProof/>
          <w:lang w:val="en-US"/>
        </w:rPr>
        <w:tab/>
        <w:t>Kay DW, Forster DP, Newens A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Long-term survival, place of death, and death certification in clinically diagnosed pre-senile dementia in northern England: Follow-up after 8-12 year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The British Journal of Psychiatry </w:t>
      </w:r>
      <w:r w:rsidRPr="009C30C1">
        <w:rPr>
          <w:rFonts w:ascii="Calibri" w:hAnsi="Calibri"/>
          <w:noProof/>
          <w:lang w:val="en-US"/>
        </w:rPr>
        <w:t xml:space="preserve">2000, </w:t>
      </w:r>
      <w:r w:rsidRPr="009C30C1">
        <w:rPr>
          <w:rFonts w:ascii="Calibri" w:hAnsi="Calibri"/>
          <w:b/>
          <w:noProof/>
          <w:lang w:val="en-US"/>
        </w:rPr>
        <w:t>177</w:t>
      </w:r>
      <w:r w:rsidRPr="009C30C1">
        <w:rPr>
          <w:rFonts w:ascii="Calibri" w:hAnsi="Calibri"/>
          <w:noProof/>
          <w:lang w:val="en-US"/>
        </w:rPr>
        <w:t>:156-162.</w:t>
      </w:r>
    </w:p>
    <w:p w14:paraId="4708A40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1.</w:t>
      </w:r>
      <w:r w:rsidRPr="009C30C1">
        <w:rPr>
          <w:rFonts w:ascii="Calibri" w:hAnsi="Calibri"/>
          <w:noProof/>
          <w:lang w:val="en-US"/>
        </w:rPr>
        <w:tab/>
        <w:t>Keen</w:t>
      </w:r>
      <w:r>
        <w:rPr>
          <w:rFonts w:ascii="Calibri" w:hAnsi="Calibri"/>
          <w:noProof/>
          <w:lang w:val="en-US"/>
        </w:rPr>
        <w:t>an TDL, Goldacre R, Goldacre M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ssociations Between Age-Related Macular Degeneration, Alzheimer Disease, and Dementia: Record Linkage Study of Hospital Admission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ama Ophthalmology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132</w:t>
      </w:r>
      <w:r w:rsidRPr="009C30C1">
        <w:rPr>
          <w:rFonts w:ascii="Calibri" w:hAnsi="Calibri"/>
          <w:noProof/>
          <w:lang w:val="en-US"/>
        </w:rPr>
        <w:t>(1):63-68.</w:t>
      </w:r>
    </w:p>
    <w:p w14:paraId="318A5566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2.</w:t>
      </w:r>
      <w:r w:rsidRPr="009C30C1">
        <w:rPr>
          <w:rFonts w:ascii="Calibri" w:hAnsi="Calibri"/>
          <w:noProof/>
          <w:lang w:val="en-US"/>
        </w:rPr>
        <w:tab/>
        <w:t>Keen</w:t>
      </w:r>
      <w:r>
        <w:rPr>
          <w:rFonts w:ascii="Calibri" w:hAnsi="Calibri"/>
          <w:noProof/>
          <w:lang w:val="en-US"/>
        </w:rPr>
        <w:t>an TDL, Goldacre R, Goldacre M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ssociations between primary open angle glaucoma, Alzheimer's disease and vascular dementia: Record linkage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ritish Journal of Ophthalmology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99</w:t>
      </w:r>
      <w:r w:rsidRPr="009C30C1">
        <w:rPr>
          <w:rFonts w:ascii="Calibri" w:hAnsi="Calibri"/>
          <w:noProof/>
          <w:lang w:val="en-US"/>
        </w:rPr>
        <w:t>(4):524-527.</w:t>
      </w:r>
    </w:p>
    <w:p w14:paraId="22FAF942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3.</w:t>
      </w:r>
      <w:r w:rsidRPr="009C30C1">
        <w:rPr>
          <w:rFonts w:ascii="Calibri" w:hAnsi="Calibri"/>
          <w:noProof/>
          <w:lang w:val="en-US"/>
        </w:rPr>
        <w:tab/>
        <w:t>Kehoe PG, Dav</w:t>
      </w:r>
      <w:r>
        <w:rPr>
          <w:rFonts w:ascii="Calibri" w:hAnsi="Calibri"/>
          <w:noProof/>
          <w:lang w:val="en-US"/>
        </w:rPr>
        <w:t>ies NM, Martin RM, Ben-Shlomo Y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ssociations of angiotensin targeting antihypertensive drugs with mortality and hospitalization in primary care patients with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Alzheimer's Disease </w:t>
      </w:r>
      <w:r w:rsidRPr="009C30C1">
        <w:rPr>
          <w:rFonts w:ascii="Calibri" w:hAnsi="Calibri"/>
          <w:noProof/>
          <w:lang w:val="en-US"/>
        </w:rPr>
        <w:t xml:space="preserve">2013, </w:t>
      </w:r>
      <w:r w:rsidRPr="009C30C1">
        <w:rPr>
          <w:rFonts w:ascii="Calibri" w:hAnsi="Calibri"/>
          <w:b/>
          <w:noProof/>
          <w:lang w:val="en-US"/>
        </w:rPr>
        <w:t>33</w:t>
      </w:r>
      <w:r w:rsidRPr="009C30C1">
        <w:rPr>
          <w:rFonts w:ascii="Calibri" w:hAnsi="Calibri"/>
          <w:noProof/>
          <w:lang w:val="en-US"/>
        </w:rPr>
        <w:t>(4):999-1008.</w:t>
      </w:r>
    </w:p>
    <w:p w14:paraId="11390C3B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4.</w:t>
      </w:r>
      <w:r w:rsidRPr="009C30C1">
        <w:rPr>
          <w:rFonts w:ascii="Calibri" w:hAnsi="Calibri"/>
          <w:noProof/>
          <w:lang w:val="en-US"/>
        </w:rPr>
        <w:tab/>
        <w:t>Lu N, Zhang Y, Ascherio A, Hernan M, Neogi T, Dubreuil M, Choi H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Gout and the risk of alzheimer's disease: A population-based cohort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rthritis and Rheumatology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66</w:t>
      </w:r>
      <w:r w:rsidRPr="009C30C1">
        <w:rPr>
          <w:rFonts w:ascii="Calibri" w:hAnsi="Calibri"/>
          <w:noProof/>
          <w:lang w:val="en-US"/>
        </w:rPr>
        <w:t>:S364.</w:t>
      </w:r>
    </w:p>
    <w:p w14:paraId="5496F033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5.</w:t>
      </w:r>
      <w:r w:rsidRPr="009C30C1">
        <w:rPr>
          <w:rFonts w:ascii="Calibri" w:hAnsi="Calibri"/>
          <w:noProof/>
          <w:lang w:val="en-US"/>
        </w:rPr>
        <w:tab/>
        <w:t>Ma</w:t>
      </w:r>
      <w:r>
        <w:rPr>
          <w:rFonts w:ascii="Calibri" w:hAnsi="Calibri"/>
          <w:noProof/>
          <w:lang w:val="en-US"/>
        </w:rPr>
        <w:t>rtinez C, Jones RW, Rietbrock S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Trends in the prevalence of antipsychotic drug use among patients with Alzheimer's disease and other dementias including those treated with antidementia drugs in the community in the UK: a cohort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mj Open </w:t>
      </w:r>
      <w:r w:rsidRPr="009C30C1">
        <w:rPr>
          <w:rFonts w:ascii="Calibri" w:hAnsi="Calibri"/>
          <w:noProof/>
          <w:lang w:val="en-US"/>
        </w:rPr>
        <w:t xml:space="preserve">2013, </w:t>
      </w:r>
      <w:r w:rsidRPr="009C30C1">
        <w:rPr>
          <w:rFonts w:ascii="Calibri" w:hAnsi="Calibri"/>
          <w:b/>
          <w:noProof/>
          <w:lang w:val="en-US"/>
        </w:rPr>
        <w:t>3</w:t>
      </w:r>
      <w:r w:rsidRPr="009C30C1">
        <w:rPr>
          <w:rFonts w:ascii="Calibri" w:hAnsi="Calibri"/>
          <w:noProof/>
          <w:lang w:val="en-US"/>
        </w:rPr>
        <w:t>(1).</w:t>
      </w:r>
    </w:p>
    <w:p w14:paraId="3D89BA48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6.</w:t>
      </w:r>
      <w:r w:rsidRPr="009C30C1">
        <w:rPr>
          <w:rFonts w:ascii="Calibri" w:hAnsi="Calibri"/>
          <w:noProof/>
          <w:lang w:val="en-US"/>
        </w:rPr>
        <w:tab/>
        <w:t>McCarth</w:t>
      </w:r>
      <w:r>
        <w:rPr>
          <w:rFonts w:ascii="Calibri" w:hAnsi="Calibri"/>
          <w:noProof/>
          <w:lang w:val="en-US"/>
        </w:rPr>
        <w:t>y M, AddingtonHall J, Altmann D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The experience of dying with dementia: A retrospective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International Journal of Geriatric Psychiatry </w:t>
      </w:r>
      <w:r w:rsidRPr="009C30C1">
        <w:rPr>
          <w:rFonts w:ascii="Calibri" w:hAnsi="Calibri"/>
          <w:noProof/>
          <w:lang w:val="en-US"/>
        </w:rPr>
        <w:t xml:space="preserve">1997, </w:t>
      </w:r>
      <w:r w:rsidRPr="009C30C1">
        <w:rPr>
          <w:rFonts w:ascii="Calibri" w:hAnsi="Calibri"/>
          <w:b/>
          <w:noProof/>
          <w:lang w:val="en-US"/>
        </w:rPr>
        <w:t>12</w:t>
      </w:r>
      <w:r w:rsidRPr="009C30C1">
        <w:rPr>
          <w:rFonts w:ascii="Calibri" w:hAnsi="Calibri"/>
          <w:noProof/>
          <w:lang w:val="en-US"/>
        </w:rPr>
        <w:t>(3):404-409.</w:t>
      </w:r>
    </w:p>
    <w:p w14:paraId="67BC2941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lastRenderedPageBreak/>
        <w:t>27.</w:t>
      </w:r>
      <w:r w:rsidRPr="009C30C1">
        <w:rPr>
          <w:rFonts w:ascii="Calibri" w:hAnsi="Calibri"/>
          <w:noProof/>
          <w:lang w:val="en-US"/>
        </w:rPr>
        <w:tab/>
        <w:t>McGonigal G, Thomas B, McQuade C, Sta</w:t>
      </w:r>
      <w:r>
        <w:rPr>
          <w:rFonts w:ascii="Calibri" w:hAnsi="Calibri"/>
          <w:noProof/>
          <w:lang w:val="en-US"/>
        </w:rPr>
        <w:t>rr JM, MacLennan WJ, Whalley L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Epidemiology of Alzheimer's presenile dementia in Scotland, 1974-88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MJ </w:t>
      </w:r>
      <w:r w:rsidRPr="009C30C1">
        <w:rPr>
          <w:rFonts w:ascii="Calibri" w:hAnsi="Calibri"/>
          <w:noProof/>
          <w:lang w:val="en-US"/>
        </w:rPr>
        <w:t xml:space="preserve">1993, </w:t>
      </w:r>
      <w:r w:rsidRPr="009C30C1">
        <w:rPr>
          <w:rFonts w:ascii="Calibri" w:hAnsi="Calibri"/>
          <w:b/>
          <w:noProof/>
          <w:lang w:val="en-US"/>
        </w:rPr>
        <w:t>306</w:t>
      </w:r>
      <w:r w:rsidRPr="009C30C1">
        <w:rPr>
          <w:rFonts w:ascii="Calibri" w:hAnsi="Calibri"/>
          <w:noProof/>
          <w:lang w:val="en-US"/>
        </w:rPr>
        <w:t>(6879):680-683.</w:t>
      </w:r>
    </w:p>
    <w:p w14:paraId="38879F4B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8.</w:t>
      </w:r>
      <w:r w:rsidRPr="009C30C1">
        <w:rPr>
          <w:rFonts w:ascii="Calibri" w:hAnsi="Calibri"/>
          <w:noProof/>
          <w:lang w:val="en-US"/>
        </w:rPr>
        <w:tab/>
        <w:t xml:space="preserve">Morgan GS, Gallacher J, Bayer A, </w:t>
      </w:r>
      <w:r>
        <w:rPr>
          <w:rFonts w:ascii="Calibri" w:hAnsi="Calibri"/>
          <w:noProof/>
          <w:lang w:val="en-US"/>
        </w:rPr>
        <w:t>Fish M, Ebrahim S, Ben-Shlomo Y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Physical activity in middle-age and dementia in later life: findings from a prospective cohort of men in Caerphilly, South Wales and a meta-analysi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Alzheimer's Disease </w:t>
      </w:r>
      <w:r w:rsidRPr="009C30C1">
        <w:rPr>
          <w:rFonts w:ascii="Calibri" w:hAnsi="Calibri"/>
          <w:noProof/>
          <w:lang w:val="en-US"/>
        </w:rPr>
        <w:t xml:space="preserve">2012, </w:t>
      </w:r>
      <w:r w:rsidRPr="009C30C1">
        <w:rPr>
          <w:rFonts w:ascii="Calibri" w:hAnsi="Calibri"/>
          <w:b/>
          <w:noProof/>
          <w:lang w:val="en-US"/>
        </w:rPr>
        <w:t>31</w:t>
      </w:r>
      <w:r w:rsidRPr="009C30C1">
        <w:rPr>
          <w:rFonts w:ascii="Calibri" w:hAnsi="Calibri"/>
          <w:noProof/>
          <w:lang w:val="en-US"/>
        </w:rPr>
        <w:t>(3):569-580.</w:t>
      </w:r>
    </w:p>
    <w:p w14:paraId="45F6E3A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29.</w:t>
      </w:r>
      <w:r w:rsidRPr="009C30C1">
        <w:rPr>
          <w:rFonts w:ascii="Calibri" w:hAnsi="Calibri"/>
          <w:noProof/>
          <w:lang w:val="en-US"/>
        </w:rPr>
        <w:tab/>
        <w:t>Morgan K, Lilley J, Ar</w:t>
      </w:r>
      <w:r>
        <w:rPr>
          <w:rFonts w:ascii="Calibri" w:hAnsi="Calibri"/>
          <w:noProof/>
          <w:lang w:val="en-US"/>
        </w:rPr>
        <w:t>ie T, Byrne J, Jones R, Waite 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Incidence of dementia: preliminary findings from the Nottingham Longitudinal Study of Activity and Ageing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Neuroepidemiology </w:t>
      </w:r>
      <w:r w:rsidRPr="009C30C1">
        <w:rPr>
          <w:rFonts w:ascii="Calibri" w:hAnsi="Calibri"/>
          <w:noProof/>
          <w:lang w:val="en-US"/>
        </w:rPr>
        <w:t xml:space="preserve">1992, </w:t>
      </w:r>
      <w:r w:rsidRPr="009C30C1">
        <w:rPr>
          <w:rFonts w:ascii="Calibri" w:hAnsi="Calibri"/>
          <w:b/>
          <w:noProof/>
          <w:lang w:val="en-US"/>
        </w:rPr>
        <w:t>11 Suppl 1</w:t>
      </w:r>
      <w:r w:rsidRPr="009C30C1">
        <w:rPr>
          <w:rFonts w:ascii="Calibri" w:hAnsi="Calibri"/>
          <w:noProof/>
          <w:lang w:val="en-US"/>
        </w:rPr>
        <w:t>:80-83.</w:t>
      </w:r>
    </w:p>
    <w:p w14:paraId="2B893F1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0.</w:t>
      </w:r>
      <w:r w:rsidRPr="009C30C1">
        <w:rPr>
          <w:rFonts w:ascii="Calibri" w:hAnsi="Calibri"/>
          <w:noProof/>
          <w:lang w:val="en-US"/>
        </w:rPr>
        <w:tab/>
        <w:t>Morgan K, Lilley JM, Ari</w:t>
      </w:r>
      <w:r>
        <w:rPr>
          <w:rFonts w:ascii="Calibri" w:hAnsi="Calibri"/>
          <w:noProof/>
          <w:lang w:val="en-US"/>
        </w:rPr>
        <w:t>e T, Byrne EJ, Jones R, Waite 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Incidence of dementia in a representative British sampl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ritish Journal of Psychiatry </w:t>
      </w:r>
      <w:r w:rsidRPr="009C30C1">
        <w:rPr>
          <w:rFonts w:ascii="Calibri" w:hAnsi="Calibri"/>
          <w:noProof/>
          <w:lang w:val="en-US"/>
        </w:rPr>
        <w:t xml:space="preserve">1993, </w:t>
      </w:r>
      <w:r w:rsidRPr="009C30C1">
        <w:rPr>
          <w:rFonts w:ascii="Calibri" w:hAnsi="Calibri"/>
          <w:b/>
          <w:noProof/>
          <w:lang w:val="en-US"/>
        </w:rPr>
        <w:t>163</w:t>
      </w:r>
      <w:r w:rsidRPr="009C30C1">
        <w:rPr>
          <w:rFonts w:ascii="Calibri" w:hAnsi="Calibri"/>
          <w:noProof/>
          <w:lang w:val="en-US"/>
        </w:rPr>
        <w:t>:467-470.</w:t>
      </w:r>
    </w:p>
    <w:p w14:paraId="4B46F827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>31.</w:t>
      </w:r>
      <w:r>
        <w:rPr>
          <w:rFonts w:ascii="Calibri" w:hAnsi="Calibri"/>
          <w:noProof/>
          <w:lang w:val="en-US"/>
        </w:rPr>
        <w:tab/>
        <w:t>Morgan K, Lilley JM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R</w:t>
      </w:r>
      <w:r>
        <w:rPr>
          <w:rFonts w:ascii="Calibri" w:hAnsi="Calibri"/>
          <w:b/>
          <w:noProof/>
          <w:lang w:val="en-US"/>
        </w:rPr>
        <w:t>isk-Factors Among Incident Cases of Dementia in a Representative British Sampl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International Journal of Geriatric Psychiatry </w:t>
      </w:r>
      <w:r w:rsidRPr="009C30C1">
        <w:rPr>
          <w:rFonts w:ascii="Calibri" w:hAnsi="Calibri"/>
          <w:noProof/>
          <w:lang w:val="en-US"/>
        </w:rPr>
        <w:t xml:space="preserve">1994, </w:t>
      </w:r>
      <w:r w:rsidRPr="009C30C1">
        <w:rPr>
          <w:rFonts w:ascii="Calibri" w:hAnsi="Calibri"/>
          <w:b/>
          <w:noProof/>
          <w:lang w:val="en-US"/>
        </w:rPr>
        <w:t>9</w:t>
      </w:r>
      <w:r w:rsidRPr="009C30C1">
        <w:rPr>
          <w:rFonts w:ascii="Calibri" w:hAnsi="Calibri"/>
          <w:noProof/>
          <w:lang w:val="en-US"/>
        </w:rPr>
        <w:t>(1):11-15.</w:t>
      </w:r>
    </w:p>
    <w:p w14:paraId="7CAAC7FB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2.</w:t>
      </w:r>
      <w:r w:rsidRPr="009C30C1">
        <w:rPr>
          <w:rFonts w:ascii="Calibri" w:hAnsi="Calibri"/>
          <w:noProof/>
          <w:lang w:val="en-US"/>
        </w:rPr>
        <w:tab/>
        <w:t>Newens AJ, Forster DP, Kay LDWK,</w:t>
      </w:r>
      <w:r>
        <w:rPr>
          <w:rFonts w:ascii="Calibri" w:hAnsi="Calibri"/>
          <w:noProof/>
          <w:lang w:val="en-US"/>
        </w:rPr>
        <w:t xml:space="preserve"> Kirkup W, Bates D, Edwardson 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Clinically diagnosed presenile dementia of the Alzheimer type in the Northern Health Region: Ascertainment, prevalence, incidence and survival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sychological Medicine </w:t>
      </w:r>
      <w:r w:rsidRPr="009C30C1">
        <w:rPr>
          <w:rFonts w:ascii="Calibri" w:hAnsi="Calibri"/>
          <w:noProof/>
          <w:lang w:val="en-US"/>
        </w:rPr>
        <w:t xml:space="preserve">1993, </w:t>
      </w:r>
      <w:r w:rsidRPr="009C30C1">
        <w:rPr>
          <w:rFonts w:ascii="Calibri" w:hAnsi="Calibri"/>
          <w:b/>
          <w:noProof/>
          <w:lang w:val="en-US"/>
        </w:rPr>
        <w:t>23</w:t>
      </w:r>
      <w:r w:rsidRPr="009C30C1">
        <w:rPr>
          <w:rFonts w:ascii="Calibri" w:hAnsi="Calibri"/>
          <w:noProof/>
          <w:lang w:val="en-US"/>
        </w:rPr>
        <w:t>(3):631-644.</w:t>
      </w:r>
    </w:p>
    <w:p w14:paraId="3EC6E3E4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3.</w:t>
      </w:r>
      <w:r w:rsidRPr="009C30C1">
        <w:rPr>
          <w:rFonts w:ascii="Calibri" w:hAnsi="Calibri"/>
          <w:noProof/>
          <w:lang w:val="en-US"/>
        </w:rPr>
        <w:tab/>
        <w:t>Newens AJ, Forster DP, Kay DW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Death certification after a diagnosis of presenile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Epidemiology &amp; Community Health </w:t>
      </w:r>
      <w:r w:rsidRPr="009C30C1">
        <w:rPr>
          <w:rFonts w:ascii="Calibri" w:hAnsi="Calibri"/>
          <w:noProof/>
          <w:lang w:val="en-US"/>
        </w:rPr>
        <w:t xml:space="preserve">1993, </w:t>
      </w:r>
      <w:r w:rsidRPr="009C30C1">
        <w:rPr>
          <w:rFonts w:ascii="Calibri" w:hAnsi="Calibri"/>
          <w:b/>
          <w:noProof/>
          <w:lang w:val="en-US"/>
        </w:rPr>
        <w:t>47</w:t>
      </w:r>
      <w:r w:rsidRPr="009C30C1">
        <w:rPr>
          <w:rFonts w:ascii="Calibri" w:hAnsi="Calibri"/>
          <w:noProof/>
          <w:lang w:val="en-US"/>
        </w:rPr>
        <w:t>(4):293-297.</w:t>
      </w:r>
    </w:p>
    <w:p w14:paraId="6F217778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4.</w:t>
      </w:r>
      <w:r w:rsidRPr="009C30C1">
        <w:rPr>
          <w:rFonts w:ascii="Calibri" w:hAnsi="Calibri"/>
          <w:noProof/>
          <w:lang w:val="en-US"/>
        </w:rPr>
        <w:tab/>
        <w:t>Nicoll JAR, Savva GM, Stewart J, Matthews FE, Brayne C, Ince</w:t>
      </w:r>
      <w:r>
        <w:rPr>
          <w:rFonts w:ascii="Calibri" w:hAnsi="Calibri"/>
          <w:noProof/>
          <w:lang w:val="en-US"/>
        </w:rPr>
        <w:t xml:space="preserve"> P, Medical Research Council Cognitive Function and Ageing Study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ssociation between APOE genotype, neuropathology and dementia in the older population of England and Wale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Neuropathology and Applied Neurobiology </w:t>
      </w:r>
      <w:r w:rsidRPr="009C30C1">
        <w:rPr>
          <w:rFonts w:ascii="Calibri" w:hAnsi="Calibri"/>
          <w:noProof/>
          <w:lang w:val="en-US"/>
        </w:rPr>
        <w:t xml:space="preserve">2011, </w:t>
      </w:r>
      <w:r w:rsidRPr="009C30C1">
        <w:rPr>
          <w:rFonts w:ascii="Calibri" w:hAnsi="Calibri"/>
          <w:b/>
          <w:noProof/>
          <w:lang w:val="en-US"/>
        </w:rPr>
        <w:t>37</w:t>
      </w:r>
      <w:r w:rsidRPr="009C30C1">
        <w:rPr>
          <w:rFonts w:ascii="Calibri" w:hAnsi="Calibri"/>
          <w:noProof/>
          <w:lang w:val="en-US"/>
        </w:rPr>
        <w:t>(3):285-294.</w:t>
      </w:r>
    </w:p>
    <w:p w14:paraId="71F12808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5.</w:t>
      </w:r>
      <w:r w:rsidRPr="009C30C1">
        <w:rPr>
          <w:rFonts w:ascii="Calibri" w:hAnsi="Calibri"/>
          <w:noProof/>
          <w:lang w:val="en-US"/>
        </w:rPr>
        <w:tab/>
        <w:t>Palmer K, Inskip H, Mart</w:t>
      </w:r>
      <w:r>
        <w:rPr>
          <w:rFonts w:ascii="Calibri" w:hAnsi="Calibri"/>
          <w:noProof/>
          <w:lang w:val="en-US"/>
        </w:rPr>
        <w:t>yn C, Coggon D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Dementia and occupational exposure to organic solvent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Occupational &amp; Environmental Medicine </w:t>
      </w:r>
      <w:r w:rsidRPr="009C30C1">
        <w:rPr>
          <w:rFonts w:ascii="Calibri" w:hAnsi="Calibri"/>
          <w:noProof/>
          <w:lang w:val="en-US"/>
        </w:rPr>
        <w:t xml:space="preserve">1998, </w:t>
      </w:r>
      <w:r w:rsidRPr="009C30C1">
        <w:rPr>
          <w:rFonts w:ascii="Calibri" w:hAnsi="Calibri"/>
          <w:b/>
          <w:noProof/>
          <w:lang w:val="en-US"/>
        </w:rPr>
        <w:t>55</w:t>
      </w:r>
      <w:r w:rsidRPr="009C30C1">
        <w:rPr>
          <w:rFonts w:ascii="Calibri" w:hAnsi="Calibri"/>
          <w:noProof/>
          <w:lang w:val="en-US"/>
        </w:rPr>
        <w:t>(10):712-715.</w:t>
      </w:r>
    </w:p>
    <w:p w14:paraId="4B99BB68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6.</w:t>
      </w:r>
      <w:r w:rsidRPr="009C30C1">
        <w:rPr>
          <w:rFonts w:ascii="Calibri" w:hAnsi="Calibri"/>
          <w:noProof/>
          <w:lang w:val="en-US"/>
        </w:rPr>
        <w:tab/>
        <w:t>Pendlebury ST, Chen PJ, Welch SJ, Cuthbertson FC, Wharton RM, Mehta Z,</w:t>
      </w:r>
      <w:r>
        <w:rPr>
          <w:rFonts w:ascii="Calibri" w:hAnsi="Calibri"/>
          <w:noProof/>
          <w:lang w:val="en-US"/>
        </w:rPr>
        <w:t xml:space="preserve"> Rothwell PM, Oxford Vascular Study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Methodological Factors in Determining Risk of Dementia After Transient Ischemic Attack and Stroke: (II) Effect of Attrition on Follow-Up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Stroke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46</w:t>
      </w:r>
      <w:r w:rsidRPr="009C30C1">
        <w:rPr>
          <w:rFonts w:ascii="Calibri" w:hAnsi="Calibri"/>
          <w:noProof/>
          <w:lang w:val="en-US"/>
        </w:rPr>
        <w:t>(6):1494-1500.</w:t>
      </w:r>
    </w:p>
    <w:p w14:paraId="63B77266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lastRenderedPageBreak/>
        <w:t>37.</w:t>
      </w:r>
      <w:r w:rsidRPr="009C30C1">
        <w:rPr>
          <w:rFonts w:ascii="Calibri" w:hAnsi="Calibri"/>
          <w:noProof/>
          <w:lang w:val="en-US"/>
        </w:rPr>
        <w:tab/>
        <w:t>Perales J, Cosco TD, Stephan BC, Fleming J, Martin S, Haro JM, Brayne C, Study CC</w:t>
      </w:r>
      <w:r>
        <w:rPr>
          <w:rFonts w:ascii="Calibri" w:hAnsi="Calibri"/>
          <w:noProof/>
          <w:lang w:val="en-US"/>
        </w:rPr>
        <w:t>75C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Health-related quality of life in the Cambridge City over-75s Cohort (CC75C): development of a dementia-specific scale and descriptive analyse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MC geriatrics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14</w:t>
      </w:r>
      <w:r w:rsidRPr="009C30C1">
        <w:rPr>
          <w:rFonts w:ascii="Calibri" w:hAnsi="Calibri"/>
          <w:noProof/>
          <w:lang w:val="en-US"/>
        </w:rPr>
        <w:t>:18.</w:t>
      </w:r>
    </w:p>
    <w:p w14:paraId="0FACA94B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8.</w:t>
      </w:r>
      <w:r w:rsidRPr="009C30C1">
        <w:rPr>
          <w:rFonts w:ascii="Calibri" w:hAnsi="Calibri"/>
          <w:noProof/>
          <w:lang w:val="en-US"/>
        </w:rPr>
        <w:tab/>
        <w:t xml:space="preserve">Perera G, Khondoker M, </w:t>
      </w:r>
      <w:r>
        <w:rPr>
          <w:rFonts w:ascii="Calibri" w:hAnsi="Calibri"/>
          <w:noProof/>
          <w:lang w:val="en-US"/>
        </w:rPr>
        <w:t>Broadbent M, Breen G, Stewart R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Factors associated with response to acetylcholinesterase inhibition in dementia: A cohort study from a secondary mental health care case register in London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LoS ONE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9 (11) (no pagination)</w:t>
      </w:r>
      <w:r w:rsidRPr="009C30C1">
        <w:rPr>
          <w:rFonts w:ascii="Calibri" w:hAnsi="Calibri"/>
          <w:noProof/>
          <w:lang w:val="en-US"/>
        </w:rPr>
        <w:t>(e109484).</w:t>
      </w:r>
    </w:p>
    <w:p w14:paraId="6DE76DD9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39.</w:t>
      </w:r>
      <w:r w:rsidRPr="009C30C1">
        <w:rPr>
          <w:rFonts w:ascii="Calibri" w:hAnsi="Calibri"/>
          <w:noProof/>
          <w:lang w:val="en-US"/>
        </w:rPr>
        <w:tab/>
        <w:t>Qizilbash N, Gregson J, Johnson ME, Pearce N, Douglas I, Wing K, Evans SJ, Pocock SJ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BMI and risk of dementia in two million people over two decades: a retrospective cohort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Lancet Diabetes Endocrinol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3</w:t>
      </w:r>
      <w:r w:rsidRPr="009C30C1">
        <w:rPr>
          <w:rFonts w:ascii="Calibri" w:hAnsi="Calibri"/>
          <w:noProof/>
          <w:lang w:val="en-US"/>
        </w:rPr>
        <w:t>.</w:t>
      </w:r>
    </w:p>
    <w:p w14:paraId="626E023C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0.</w:t>
      </w:r>
      <w:r w:rsidRPr="009C30C1">
        <w:rPr>
          <w:rFonts w:ascii="Calibri" w:hAnsi="Calibri"/>
          <w:noProof/>
          <w:lang w:val="en-US"/>
        </w:rPr>
        <w:tab/>
        <w:t>Rait G, Walters K, Bottomley C, Petersen I, Iliffe S, Nazareth I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Survival of people with clinical diagnosis of dementia in primary care: cohort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MJ </w:t>
      </w:r>
      <w:r w:rsidRPr="009C30C1">
        <w:rPr>
          <w:rFonts w:ascii="Calibri" w:hAnsi="Calibri"/>
          <w:noProof/>
          <w:lang w:val="en-US"/>
        </w:rPr>
        <w:t xml:space="preserve">2010, </w:t>
      </w:r>
      <w:r w:rsidRPr="009C30C1">
        <w:rPr>
          <w:rFonts w:ascii="Calibri" w:hAnsi="Calibri"/>
          <w:b/>
          <w:noProof/>
          <w:lang w:val="en-US"/>
        </w:rPr>
        <w:t>341</w:t>
      </w:r>
      <w:r w:rsidRPr="009C30C1">
        <w:rPr>
          <w:rFonts w:ascii="Calibri" w:hAnsi="Calibri"/>
          <w:noProof/>
          <w:lang w:val="en-US"/>
        </w:rPr>
        <w:t>:c3584.</w:t>
      </w:r>
    </w:p>
    <w:p w14:paraId="3158A0EC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1.</w:t>
      </w:r>
      <w:r w:rsidRPr="009C30C1">
        <w:rPr>
          <w:rFonts w:ascii="Calibri" w:hAnsi="Calibri"/>
          <w:noProof/>
          <w:lang w:val="en-US"/>
        </w:rPr>
        <w:tab/>
        <w:t>Renvoize E, Hanson M, Dale M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Prevalence and causes of young onset dementia in an English health district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International Journal of Geriatric Psychiatry </w:t>
      </w:r>
      <w:r w:rsidRPr="009C30C1">
        <w:rPr>
          <w:rFonts w:ascii="Calibri" w:hAnsi="Calibri"/>
          <w:noProof/>
          <w:lang w:val="en-US"/>
        </w:rPr>
        <w:t xml:space="preserve">2011, </w:t>
      </w:r>
      <w:r w:rsidRPr="009C30C1">
        <w:rPr>
          <w:rFonts w:ascii="Calibri" w:hAnsi="Calibri"/>
          <w:b/>
          <w:noProof/>
          <w:lang w:val="en-US"/>
        </w:rPr>
        <w:t>26</w:t>
      </w:r>
      <w:r w:rsidRPr="009C30C1">
        <w:rPr>
          <w:rFonts w:ascii="Calibri" w:hAnsi="Calibri"/>
          <w:noProof/>
          <w:lang w:val="en-US"/>
        </w:rPr>
        <w:t>(1):106-107.</w:t>
      </w:r>
    </w:p>
    <w:p w14:paraId="30225181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2.</w:t>
      </w:r>
      <w:r w:rsidRPr="009C30C1">
        <w:rPr>
          <w:rFonts w:ascii="Calibri" w:hAnsi="Calibri"/>
          <w:noProof/>
          <w:lang w:val="en-US"/>
        </w:rPr>
        <w:tab/>
        <w:t>Reyniers T, Deliens L, Pasman HR, Morin L, Addington-Hall J, Frova L, Cardenas-Turanzas M, Onwuteaka-Philipsen B, Naylor W, Ruiz-Ramos M</w:t>
      </w:r>
      <w:r w:rsidRPr="009C30C1">
        <w:rPr>
          <w:rFonts w:ascii="Calibri" w:hAnsi="Calibri"/>
          <w:i/>
          <w:noProof/>
          <w:lang w:val="en-US"/>
        </w:rPr>
        <w:t xml:space="preserve"> et al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International Variation in Place of Death of Older People Who Died From Dementia in 14 European and non-European Countrie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the American Medical Directors Association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16</w:t>
      </w:r>
      <w:r w:rsidRPr="009C30C1">
        <w:rPr>
          <w:rFonts w:ascii="Calibri" w:hAnsi="Calibri"/>
          <w:noProof/>
          <w:lang w:val="en-US"/>
        </w:rPr>
        <w:t>(2):165-171.</w:t>
      </w:r>
    </w:p>
    <w:p w14:paraId="2F9D9E8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3.</w:t>
      </w:r>
      <w:r w:rsidRPr="009C30C1">
        <w:rPr>
          <w:rFonts w:ascii="Calibri" w:hAnsi="Calibri"/>
          <w:noProof/>
          <w:lang w:val="en-US"/>
        </w:rPr>
        <w:tab/>
        <w:t>Russ TC, Gatz M, Pedersen NL, Hannah J, Wyper G, Batty GD, Deary IJ, Starr JM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Geographical variation in dementia: Examining the role of environmental factors in Sweden and Scotland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Epidemiology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26</w:t>
      </w:r>
      <w:r w:rsidRPr="009C30C1">
        <w:rPr>
          <w:rFonts w:ascii="Calibri" w:hAnsi="Calibri"/>
          <w:noProof/>
          <w:lang w:val="en-US"/>
        </w:rPr>
        <w:t>(2):263-270.</w:t>
      </w:r>
    </w:p>
    <w:p w14:paraId="4CD85526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>44.</w:t>
      </w:r>
      <w:r>
        <w:rPr>
          <w:rFonts w:ascii="Calibri" w:hAnsi="Calibri"/>
          <w:noProof/>
          <w:lang w:val="en-US"/>
        </w:rPr>
        <w:tab/>
        <w:t>Ryan DH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ge-specific hospital incidence rates in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Dementia </w:t>
      </w:r>
      <w:r w:rsidRPr="009C30C1">
        <w:rPr>
          <w:rFonts w:ascii="Calibri" w:hAnsi="Calibri"/>
          <w:noProof/>
          <w:lang w:val="en-US"/>
        </w:rPr>
        <w:t xml:space="preserve">1994, </w:t>
      </w:r>
      <w:r w:rsidRPr="009C30C1">
        <w:rPr>
          <w:rFonts w:ascii="Calibri" w:hAnsi="Calibri"/>
          <w:b/>
          <w:noProof/>
          <w:lang w:val="en-US"/>
        </w:rPr>
        <w:t>5</w:t>
      </w:r>
      <w:r w:rsidRPr="009C30C1">
        <w:rPr>
          <w:rFonts w:ascii="Calibri" w:hAnsi="Calibri"/>
          <w:noProof/>
          <w:lang w:val="en-US"/>
        </w:rPr>
        <w:t>(1):29-35.</w:t>
      </w:r>
    </w:p>
    <w:p w14:paraId="2247690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5.</w:t>
      </w:r>
      <w:r w:rsidRPr="009C30C1">
        <w:rPr>
          <w:rFonts w:ascii="Calibri" w:hAnsi="Calibri"/>
          <w:noProof/>
          <w:lang w:val="en-US"/>
        </w:rPr>
        <w:tab/>
        <w:t>Sampson E</w:t>
      </w:r>
      <w:r>
        <w:rPr>
          <w:rFonts w:ascii="Calibri" w:hAnsi="Calibri"/>
          <w:noProof/>
          <w:lang w:val="en-US"/>
        </w:rPr>
        <w:t>L, Gould V, Lee D, Blanchard MR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Differences in care received by patients with and without dementia who died during acute hospital admission: a retrospective case note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ge &amp; Ageing </w:t>
      </w:r>
      <w:r w:rsidRPr="009C30C1">
        <w:rPr>
          <w:rFonts w:ascii="Calibri" w:hAnsi="Calibri"/>
          <w:noProof/>
          <w:lang w:val="en-US"/>
        </w:rPr>
        <w:t xml:space="preserve">2006, </w:t>
      </w:r>
      <w:r w:rsidRPr="009C30C1">
        <w:rPr>
          <w:rFonts w:ascii="Calibri" w:hAnsi="Calibri"/>
          <w:b/>
          <w:noProof/>
          <w:lang w:val="en-US"/>
        </w:rPr>
        <w:t>35</w:t>
      </w:r>
      <w:r w:rsidRPr="009C30C1">
        <w:rPr>
          <w:rFonts w:ascii="Calibri" w:hAnsi="Calibri"/>
          <w:noProof/>
          <w:lang w:val="en-US"/>
        </w:rPr>
        <w:t>(2):187-189.</w:t>
      </w:r>
    </w:p>
    <w:p w14:paraId="2895CDD3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lastRenderedPageBreak/>
        <w:t>46.</w:t>
      </w:r>
      <w:r w:rsidRPr="009C30C1">
        <w:rPr>
          <w:rFonts w:ascii="Calibri" w:hAnsi="Calibri"/>
          <w:noProof/>
          <w:lang w:val="en-US"/>
        </w:rPr>
        <w:tab/>
        <w:t>Seshadri S, Zornberg GL, Derby LE</w:t>
      </w:r>
      <w:r>
        <w:rPr>
          <w:rFonts w:ascii="Calibri" w:hAnsi="Calibri"/>
          <w:noProof/>
          <w:lang w:val="en-US"/>
        </w:rPr>
        <w:t>, Myers MW, Jick H, Drachman DA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Postmenopausal estrogen replacement therapy and the risk of Alzheimer diseas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rchives of Neurology </w:t>
      </w:r>
      <w:r w:rsidRPr="009C30C1">
        <w:rPr>
          <w:rFonts w:ascii="Calibri" w:hAnsi="Calibri"/>
          <w:noProof/>
          <w:lang w:val="en-US"/>
        </w:rPr>
        <w:t xml:space="preserve">2001, </w:t>
      </w:r>
      <w:r w:rsidRPr="009C30C1">
        <w:rPr>
          <w:rFonts w:ascii="Calibri" w:hAnsi="Calibri"/>
          <w:b/>
          <w:noProof/>
          <w:lang w:val="en-US"/>
        </w:rPr>
        <w:t>58</w:t>
      </w:r>
      <w:r w:rsidRPr="009C30C1">
        <w:rPr>
          <w:rFonts w:ascii="Calibri" w:hAnsi="Calibri"/>
          <w:noProof/>
          <w:lang w:val="en-US"/>
        </w:rPr>
        <w:t>(3):435-440.</w:t>
      </w:r>
    </w:p>
    <w:p w14:paraId="1605D0A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7.</w:t>
      </w:r>
      <w:r w:rsidRPr="009C30C1">
        <w:rPr>
          <w:rFonts w:ascii="Calibri" w:hAnsi="Calibri"/>
          <w:noProof/>
          <w:lang w:val="en-US"/>
        </w:rPr>
        <w:tab/>
        <w:t>Shah SM, Carey IM, Harris T, DeWilde S, Cook DG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The impact of dementia on influenza vaccination uptake in community and care home resident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ge &amp; Ageing </w:t>
      </w:r>
      <w:r w:rsidRPr="009C30C1">
        <w:rPr>
          <w:rFonts w:ascii="Calibri" w:hAnsi="Calibri"/>
          <w:noProof/>
          <w:lang w:val="en-US"/>
        </w:rPr>
        <w:t xml:space="preserve">2012, </w:t>
      </w:r>
      <w:r w:rsidRPr="009C30C1">
        <w:rPr>
          <w:rFonts w:ascii="Calibri" w:hAnsi="Calibri"/>
          <w:b/>
          <w:noProof/>
          <w:lang w:val="en-US"/>
        </w:rPr>
        <w:t>41</w:t>
      </w:r>
      <w:r w:rsidRPr="009C30C1">
        <w:rPr>
          <w:rFonts w:ascii="Calibri" w:hAnsi="Calibri"/>
          <w:noProof/>
          <w:lang w:val="en-US"/>
        </w:rPr>
        <w:t>(1):64-69.</w:t>
      </w:r>
    </w:p>
    <w:p w14:paraId="78233916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8.</w:t>
      </w:r>
      <w:r w:rsidRPr="009C30C1">
        <w:rPr>
          <w:rFonts w:ascii="Calibri" w:hAnsi="Calibri"/>
          <w:noProof/>
          <w:lang w:val="en-US"/>
        </w:rPr>
        <w:tab/>
        <w:t>Sleeman KE, Ho YK, Ve</w:t>
      </w:r>
      <w:r>
        <w:rPr>
          <w:rFonts w:ascii="Calibri" w:hAnsi="Calibri"/>
          <w:noProof/>
          <w:lang w:val="en-US"/>
        </w:rPr>
        <w:t>rne J, Gao W, Higginson IJ, GUIDE_Care project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Reversal of English trend towards hospital death in dementia: a population-based study of place of death and associated individual and regional factors, 2001-2010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MC Neurology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14</w:t>
      </w:r>
      <w:r w:rsidRPr="009C30C1">
        <w:rPr>
          <w:rFonts w:ascii="Calibri" w:hAnsi="Calibri"/>
          <w:noProof/>
          <w:lang w:val="en-US"/>
        </w:rPr>
        <w:t>:59.</w:t>
      </w:r>
    </w:p>
    <w:p w14:paraId="7A5202B1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49.</w:t>
      </w:r>
      <w:r w:rsidRPr="009C30C1">
        <w:rPr>
          <w:rFonts w:ascii="Calibri" w:hAnsi="Calibri"/>
          <w:noProof/>
          <w:lang w:val="en-US"/>
        </w:rPr>
        <w:tab/>
        <w:t>Sm</w:t>
      </w:r>
      <w:r>
        <w:rPr>
          <w:rFonts w:ascii="Calibri" w:hAnsi="Calibri"/>
          <w:noProof/>
          <w:lang w:val="en-US"/>
        </w:rPr>
        <w:t>olina K, Wotton CJ, Goldacre M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Risk of dementia in patients hospitalised with type 1 and type 2 diabetes in England, 1998-2011: a retrospective national record linkage cohort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Diabetologia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58</w:t>
      </w:r>
      <w:r w:rsidRPr="009C30C1">
        <w:rPr>
          <w:rFonts w:ascii="Calibri" w:hAnsi="Calibri"/>
          <w:noProof/>
          <w:lang w:val="en-US"/>
        </w:rPr>
        <w:t>(5):942-950.</w:t>
      </w:r>
    </w:p>
    <w:p w14:paraId="373E2A53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>50.</w:t>
      </w:r>
      <w:r>
        <w:rPr>
          <w:rFonts w:ascii="Calibri" w:hAnsi="Calibri"/>
          <w:noProof/>
          <w:lang w:val="en-US"/>
        </w:rPr>
        <w:tab/>
        <w:t>Sorahan T, Kheifets L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Mortality from Alzheimer's, motor neuron and Parkinson's disease in relation to magnetic field exposure: findings from the study of UK electricity generation and transmission workers, 1973-2004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Occupational &amp; Environmental Medicine </w:t>
      </w:r>
      <w:r w:rsidRPr="009C30C1">
        <w:rPr>
          <w:rFonts w:ascii="Calibri" w:hAnsi="Calibri"/>
          <w:noProof/>
          <w:lang w:val="en-US"/>
        </w:rPr>
        <w:t xml:space="preserve">2007, </w:t>
      </w:r>
      <w:r w:rsidRPr="009C30C1">
        <w:rPr>
          <w:rFonts w:ascii="Calibri" w:hAnsi="Calibri"/>
          <w:b/>
          <w:noProof/>
          <w:lang w:val="en-US"/>
        </w:rPr>
        <w:t>64</w:t>
      </w:r>
      <w:r w:rsidRPr="009C30C1">
        <w:rPr>
          <w:rFonts w:ascii="Calibri" w:hAnsi="Calibri"/>
          <w:noProof/>
          <w:lang w:val="en-US"/>
        </w:rPr>
        <w:t>(12):820-826.</w:t>
      </w:r>
    </w:p>
    <w:p w14:paraId="66EA8CE3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>51.</w:t>
      </w:r>
      <w:r>
        <w:rPr>
          <w:rFonts w:ascii="Calibri" w:hAnsi="Calibri"/>
          <w:noProof/>
          <w:lang w:val="en-US"/>
        </w:rPr>
        <w:tab/>
        <w:t>Sorahan T, Mohammed N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Neurodegenerative disease and magnetic field exposure in UK electricity supply worker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Occupational medicine (Oxford, England)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64</w:t>
      </w:r>
      <w:r w:rsidRPr="009C30C1">
        <w:rPr>
          <w:rFonts w:ascii="Calibri" w:hAnsi="Calibri"/>
          <w:noProof/>
          <w:lang w:val="en-US"/>
        </w:rPr>
        <w:t>(6):454-460.</w:t>
      </w:r>
    </w:p>
    <w:p w14:paraId="4F2BDF65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2.</w:t>
      </w:r>
      <w:r w:rsidRPr="009C30C1">
        <w:rPr>
          <w:rFonts w:ascii="Calibri" w:hAnsi="Calibri"/>
          <w:noProof/>
          <w:lang w:val="en-US"/>
        </w:rPr>
        <w:tab/>
        <w:t>Staff RT, Murray AD, Ahearn T, Salarirad S, Mowat D, Starr JM,</w:t>
      </w:r>
      <w:r>
        <w:rPr>
          <w:rFonts w:ascii="Calibri" w:hAnsi="Calibri"/>
          <w:noProof/>
          <w:lang w:val="en-US"/>
        </w:rPr>
        <w:t xml:space="preserve"> Deary IJ, Lemmon H, Whalley LJ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Brain volume and survival from age 78 to 85: the contribution of Alzheimer-type magnetic resonance imaging finding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the American Geriatrics Society </w:t>
      </w:r>
      <w:r w:rsidRPr="009C30C1">
        <w:rPr>
          <w:rFonts w:ascii="Calibri" w:hAnsi="Calibri"/>
          <w:noProof/>
          <w:lang w:val="en-US"/>
        </w:rPr>
        <w:t xml:space="preserve">2010, </w:t>
      </w:r>
      <w:r w:rsidRPr="009C30C1">
        <w:rPr>
          <w:rFonts w:ascii="Calibri" w:hAnsi="Calibri"/>
          <w:b/>
          <w:noProof/>
          <w:lang w:val="en-US"/>
        </w:rPr>
        <w:t>58</w:t>
      </w:r>
      <w:r w:rsidRPr="009C30C1">
        <w:rPr>
          <w:rFonts w:ascii="Calibri" w:hAnsi="Calibri"/>
          <w:noProof/>
          <w:lang w:val="en-US"/>
        </w:rPr>
        <w:t>(4):688-695.</w:t>
      </w:r>
    </w:p>
    <w:p w14:paraId="6125F3F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3.</w:t>
      </w:r>
      <w:r w:rsidRPr="009C30C1">
        <w:rPr>
          <w:rFonts w:ascii="Calibri" w:hAnsi="Calibri"/>
          <w:noProof/>
          <w:lang w:val="en-US"/>
        </w:rPr>
        <w:tab/>
      </w:r>
      <w:r>
        <w:rPr>
          <w:rFonts w:ascii="Calibri" w:hAnsi="Calibri"/>
          <w:noProof/>
          <w:lang w:val="en-US"/>
        </w:rPr>
        <w:t>Stephens P, Chikh K, Leufkens H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Prescribing of antipsychotics in people with dementia in acute general hospitals in England: 2010-2012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European Geriatric Medicine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5</w:t>
      </w:r>
      <w:r w:rsidRPr="009C30C1">
        <w:rPr>
          <w:rFonts w:ascii="Calibri" w:hAnsi="Calibri"/>
          <w:noProof/>
          <w:lang w:val="en-US"/>
        </w:rPr>
        <w:t>(6):394-398.</w:t>
      </w:r>
    </w:p>
    <w:p w14:paraId="080E29FF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4.</w:t>
      </w:r>
      <w:r w:rsidRPr="009C30C1">
        <w:rPr>
          <w:rFonts w:ascii="Calibri" w:hAnsi="Calibri"/>
          <w:noProof/>
          <w:lang w:val="en-US"/>
        </w:rPr>
        <w:tab/>
        <w:t>Su YP, Chang CK, Hayes RD, Perera G, Broadbent M, To D, Hotopf M, Stewart R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Mini-mental state examination as a predictor of mortality among older people referred to secondary mental healthcar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LoS ONE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9 (9) (no pagination)</w:t>
      </w:r>
      <w:r w:rsidRPr="009C30C1">
        <w:rPr>
          <w:rFonts w:ascii="Calibri" w:hAnsi="Calibri"/>
          <w:noProof/>
          <w:lang w:val="en-US"/>
        </w:rPr>
        <w:t>(e105312).</w:t>
      </w:r>
    </w:p>
    <w:p w14:paraId="226DE37F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lastRenderedPageBreak/>
        <w:t>55.</w:t>
      </w:r>
      <w:r w:rsidRPr="009C30C1">
        <w:rPr>
          <w:rFonts w:ascii="Calibri" w:hAnsi="Calibri"/>
          <w:noProof/>
          <w:lang w:val="en-US"/>
        </w:rPr>
        <w:tab/>
        <w:t>Valenzuela MJ, Matthews FE, Brayne C, Ince P, Halliday G, Kril JJ, Dalton MA, Richardson K, Forster G, Sachdev PS</w:t>
      </w:r>
      <w:r w:rsidRPr="009C30C1">
        <w:rPr>
          <w:rFonts w:ascii="Calibri" w:hAnsi="Calibri"/>
          <w:i/>
          <w:noProof/>
          <w:lang w:val="en-US"/>
        </w:rPr>
        <w:t xml:space="preserve"> et al</w:t>
      </w:r>
      <w:r>
        <w:rPr>
          <w:rFonts w:ascii="Calibri" w:hAnsi="Calibri"/>
          <w:i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Multiple biological pathways link cognitive lifestyle to protection from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Biological Psychiatry </w:t>
      </w:r>
      <w:r w:rsidRPr="009C30C1">
        <w:rPr>
          <w:rFonts w:ascii="Calibri" w:hAnsi="Calibri"/>
          <w:noProof/>
          <w:lang w:val="en-US"/>
        </w:rPr>
        <w:t xml:space="preserve">2012, </w:t>
      </w:r>
      <w:r w:rsidRPr="009C30C1">
        <w:rPr>
          <w:rFonts w:ascii="Calibri" w:hAnsi="Calibri"/>
          <w:b/>
          <w:noProof/>
          <w:lang w:val="en-US"/>
        </w:rPr>
        <w:t>71</w:t>
      </w:r>
      <w:r w:rsidRPr="009C30C1">
        <w:rPr>
          <w:rFonts w:ascii="Calibri" w:hAnsi="Calibri"/>
          <w:noProof/>
          <w:lang w:val="en-US"/>
        </w:rPr>
        <w:t>(9):783-791.</w:t>
      </w:r>
    </w:p>
    <w:p w14:paraId="6CBD3A07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6.</w:t>
      </w:r>
      <w:r w:rsidRPr="009C30C1">
        <w:rPr>
          <w:rFonts w:ascii="Calibri" w:hAnsi="Calibri"/>
          <w:noProof/>
          <w:lang w:val="en-US"/>
        </w:rPr>
        <w:tab/>
        <w:t>Vries K, Nowell A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Dementia deaths in hospice: a retrospective case note audit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International Journal of Palliative Nursing </w:t>
      </w:r>
      <w:r w:rsidRPr="009C30C1">
        <w:rPr>
          <w:rFonts w:ascii="Calibri" w:hAnsi="Calibri"/>
          <w:noProof/>
          <w:lang w:val="en-US"/>
        </w:rPr>
        <w:t xml:space="preserve">2011, </w:t>
      </w:r>
      <w:r w:rsidRPr="009C30C1">
        <w:rPr>
          <w:rFonts w:ascii="Calibri" w:hAnsi="Calibri"/>
          <w:b/>
          <w:noProof/>
          <w:lang w:val="en-US"/>
        </w:rPr>
        <w:t>17</w:t>
      </w:r>
      <w:r w:rsidRPr="009C30C1">
        <w:rPr>
          <w:rFonts w:ascii="Calibri" w:hAnsi="Calibri"/>
          <w:noProof/>
          <w:lang w:val="en-US"/>
        </w:rPr>
        <w:t>(12):581-585.</w:t>
      </w:r>
    </w:p>
    <w:p w14:paraId="326815E8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7.</w:t>
      </w:r>
      <w:r w:rsidRPr="009C30C1">
        <w:rPr>
          <w:rFonts w:ascii="Calibri" w:hAnsi="Calibri"/>
          <w:noProof/>
          <w:lang w:val="en-US"/>
        </w:rPr>
        <w:tab/>
        <w:t>Whalley LJ, Sharma S, Fox HC, Murray AD, Staff RT,</w:t>
      </w:r>
      <w:r>
        <w:rPr>
          <w:rFonts w:ascii="Calibri" w:hAnsi="Calibri"/>
          <w:noProof/>
          <w:lang w:val="en-US"/>
        </w:rPr>
        <w:t xml:space="preserve"> Duthie AC, Deary IJ, Starr JM. </w:t>
      </w:r>
      <w:r w:rsidRPr="009C30C1">
        <w:rPr>
          <w:rFonts w:ascii="Calibri" w:hAnsi="Calibri"/>
          <w:b/>
          <w:noProof/>
          <w:lang w:val="en-US"/>
        </w:rPr>
        <w:t>Anticholinergic drugs in late life: adverse effects on cognition but not on progress to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Alzheimer's Disease </w:t>
      </w:r>
      <w:r w:rsidRPr="009C30C1">
        <w:rPr>
          <w:rFonts w:ascii="Calibri" w:hAnsi="Calibri"/>
          <w:noProof/>
          <w:lang w:val="en-US"/>
        </w:rPr>
        <w:t xml:space="preserve">2012, </w:t>
      </w:r>
      <w:r w:rsidRPr="009C30C1">
        <w:rPr>
          <w:rFonts w:ascii="Calibri" w:hAnsi="Calibri"/>
          <w:b/>
          <w:noProof/>
          <w:lang w:val="en-US"/>
        </w:rPr>
        <w:t>30</w:t>
      </w:r>
      <w:r w:rsidRPr="009C30C1">
        <w:rPr>
          <w:rFonts w:ascii="Calibri" w:hAnsi="Calibri"/>
          <w:noProof/>
          <w:lang w:val="en-US"/>
        </w:rPr>
        <w:t>(2):253-261.</w:t>
      </w:r>
    </w:p>
    <w:p w14:paraId="5E1D2664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8.</w:t>
      </w:r>
      <w:r w:rsidRPr="009C30C1">
        <w:rPr>
          <w:rFonts w:ascii="Calibri" w:hAnsi="Calibri"/>
          <w:noProof/>
          <w:lang w:val="en-US"/>
        </w:rPr>
        <w:tab/>
        <w:t>Whalley LJ, Starr JM, Athawes R, Hunter D, Pattie A, Deary IJ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Childhood mental ability and dementia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Neurology </w:t>
      </w:r>
      <w:r w:rsidRPr="009C30C1">
        <w:rPr>
          <w:rFonts w:ascii="Calibri" w:hAnsi="Calibri"/>
          <w:noProof/>
          <w:lang w:val="en-US"/>
        </w:rPr>
        <w:t xml:space="preserve">2000, </w:t>
      </w:r>
      <w:r w:rsidRPr="009C30C1">
        <w:rPr>
          <w:rFonts w:ascii="Calibri" w:hAnsi="Calibri"/>
          <w:b/>
          <w:noProof/>
          <w:lang w:val="en-US"/>
        </w:rPr>
        <w:t>55</w:t>
      </w:r>
      <w:r w:rsidRPr="009C30C1">
        <w:rPr>
          <w:rFonts w:ascii="Calibri" w:hAnsi="Calibri"/>
          <w:noProof/>
          <w:lang w:val="en-US"/>
        </w:rPr>
        <w:t>(10):1455-1459.</w:t>
      </w:r>
    </w:p>
    <w:p w14:paraId="1F56C49D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59.</w:t>
      </w:r>
      <w:r w:rsidRPr="009C30C1">
        <w:rPr>
          <w:rFonts w:ascii="Calibri" w:hAnsi="Calibri"/>
          <w:noProof/>
          <w:lang w:val="en-US"/>
        </w:rPr>
        <w:tab/>
        <w:t>Wharton SB, Brayne C, Savva GM, Matthews FE, Forster G, Simpson J, Lace G, Ince PG, Med</w:t>
      </w:r>
      <w:r>
        <w:rPr>
          <w:rFonts w:ascii="Calibri" w:hAnsi="Calibri"/>
          <w:noProof/>
          <w:lang w:val="en-US"/>
        </w:rPr>
        <w:t>ical</w:t>
      </w:r>
      <w:r w:rsidRPr="009C30C1">
        <w:rPr>
          <w:rFonts w:ascii="Calibri" w:hAnsi="Calibri"/>
          <w:noProof/>
          <w:lang w:val="en-US"/>
        </w:rPr>
        <w:t xml:space="preserve"> Res</w:t>
      </w:r>
      <w:r>
        <w:rPr>
          <w:rFonts w:ascii="Calibri" w:hAnsi="Calibri"/>
          <w:noProof/>
          <w:lang w:val="en-US"/>
        </w:rPr>
        <w:t>earch</w:t>
      </w:r>
      <w:r w:rsidRPr="009C30C1">
        <w:rPr>
          <w:rFonts w:ascii="Calibri" w:hAnsi="Calibri"/>
          <w:noProof/>
          <w:lang w:val="en-US"/>
        </w:rPr>
        <w:t xml:space="preserve"> Council Cognitive F</w:t>
      </w:r>
      <w:r>
        <w:rPr>
          <w:rFonts w:ascii="Calibri" w:hAnsi="Calibri"/>
          <w:noProof/>
          <w:lang w:val="en-US"/>
        </w:rPr>
        <w:t>unction and Ageing Study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Epidemiological Neuropathology: The MRC Cognitive Function and Aging Study Experienc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Journal of Alzheimers Disease </w:t>
      </w:r>
      <w:r w:rsidRPr="009C30C1">
        <w:rPr>
          <w:rFonts w:ascii="Calibri" w:hAnsi="Calibri"/>
          <w:noProof/>
          <w:lang w:val="en-US"/>
        </w:rPr>
        <w:t xml:space="preserve">2011, </w:t>
      </w:r>
      <w:r w:rsidRPr="009C30C1">
        <w:rPr>
          <w:rFonts w:ascii="Calibri" w:hAnsi="Calibri"/>
          <w:b/>
          <w:noProof/>
          <w:lang w:val="en-US"/>
        </w:rPr>
        <w:t>25</w:t>
      </w:r>
      <w:r w:rsidRPr="009C30C1">
        <w:rPr>
          <w:rFonts w:ascii="Calibri" w:hAnsi="Calibri"/>
          <w:noProof/>
          <w:lang w:val="en-US"/>
        </w:rPr>
        <w:t>(2):359-372.</w:t>
      </w:r>
    </w:p>
    <w:p w14:paraId="5EC17F4B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60.</w:t>
      </w:r>
      <w:r w:rsidRPr="009C30C1">
        <w:rPr>
          <w:rFonts w:ascii="Calibri" w:hAnsi="Calibri"/>
          <w:noProof/>
          <w:lang w:val="en-US"/>
        </w:rPr>
        <w:tab/>
        <w:t>White EB, Montgomery P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Dementia, walking outdoors and getting lost: incidence, risk factors and consequences from dementia-related police missing-person reports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Aging &amp; Mental Health </w:t>
      </w:r>
      <w:r w:rsidRPr="009C30C1">
        <w:rPr>
          <w:rFonts w:ascii="Calibri" w:hAnsi="Calibri"/>
          <w:noProof/>
          <w:lang w:val="en-US"/>
        </w:rPr>
        <w:t xml:space="preserve">2015, </w:t>
      </w:r>
      <w:r w:rsidRPr="009C30C1">
        <w:rPr>
          <w:rFonts w:ascii="Calibri" w:hAnsi="Calibri"/>
          <w:b/>
          <w:noProof/>
          <w:lang w:val="en-US"/>
        </w:rPr>
        <w:t>19</w:t>
      </w:r>
      <w:r w:rsidRPr="009C30C1">
        <w:rPr>
          <w:rFonts w:ascii="Calibri" w:hAnsi="Calibri"/>
          <w:noProof/>
          <w:lang w:val="en-US"/>
        </w:rPr>
        <w:t>(3):224-230.</w:t>
      </w:r>
    </w:p>
    <w:p w14:paraId="403D4C4B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61.</w:t>
      </w:r>
      <w:r w:rsidRPr="009C30C1">
        <w:rPr>
          <w:rFonts w:ascii="Calibri" w:hAnsi="Calibri"/>
          <w:noProof/>
          <w:lang w:val="en-US"/>
        </w:rPr>
        <w:tab/>
        <w:t>Wilcock J, Iliffe S, Griffin M, Jain P, Thune-Boyle I, Lefford F, Rapp D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Tailored educational intervention for primary care to improve the management of dementia: The EVIDEM-ED cluster randomized controlled trial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Trials </w:t>
      </w:r>
      <w:r w:rsidRPr="009C30C1">
        <w:rPr>
          <w:rFonts w:ascii="Calibri" w:hAnsi="Calibri"/>
          <w:noProof/>
          <w:lang w:val="en-US"/>
        </w:rPr>
        <w:t xml:space="preserve">2013, </w:t>
      </w:r>
      <w:r w:rsidRPr="009C30C1">
        <w:rPr>
          <w:rFonts w:ascii="Calibri" w:hAnsi="Calibri"/>
          <w:b/>
          <w:noProof/>
          <w:lang w:val="en-US"/>
        </w:rPr>
        <w:t>14 (1) (no pagination)</w:t>
      </w:r>
      <w:r w:rsidRPr="009C30C1">
        <w:rPr>
          <w:rFonts w:ascii="Calibri" w:hAnsi="Calibri"/>
          <w:noProof/>
          <w:lang w:val="en-US"/>
        </w:rPr>
        <w:t>(397).</w:t>
      </w:r>
    </w:p>
    <w:p w14:paraId="0AA4B03E" w14:textId="77777777" w:rsidR="009C30C1" w:rsidRPr="009C30C1" w:rsidRDefault="009C30C1" w:rsidP="00C226B8">
      <w:pPr>
        <w:spacing w:after="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62.</w:t>
      </w:r>
      <w:r w:rsidRPr="009C30C1">
        <w:rPr>
          <w:rFonts w:ascii="Calibri" w:hAnsi="Calibri"/>
          <w:noProof/>
          <w:lang w:val="en-US"/>
        </w:rPr>
        <w:tab/>
        <w:t>Woodburn KJ, Johnstone EC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Early-onset dementia in Lothian, Scotland: an analysis of clinical features and patterns of decline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Health Bulletin </w:t>
      </w:r>
      <w:r w:rsidRPr="009C30C1">
        <w:rPr>
          <w:rFonts w:ascii="Calibri" w:hAnsi="Calibri"/>
          <w:noProof/>
          <w:lang w:val="en-US"/>
        </w:rPr>
        <w:t xml:space="preserve">1999, </w:t>
      </w:r>
      <w:r w:rsidRPr="009C30C1">
        <w:rPr>
          <w:rFonts w:ascii="Calibri" w:hAnsi="Calibri"/>
          <w:b/>
          <w:noProof/>
          <w:lang w:val="en-US"/>
        </w:rPr>
        <w:t>57</w:t>
      </w:r>
      <w:r w:rsidRPr="009C30C1">
        <w:rPr>
          <w:rFonts w:ascii="Calibri" w:hAnsi="Calibri"/>
          <w:noProof/>
          <w:lang w:val="en-US"/>
        </w:rPr>
        <w:t>(6):384-392.</w:t>
      </w:r>
    </w:p>
    <w:p w14:paraId="6B09E993" w14:textId="77777777" w:rsidR="009C30C1" w:rsidRPr="009C30C1" w:rsidRDefault="009C30C1" w:rsidP="00C226B8">
      <w:pPr>
        <w:spacing w:after="200" w:line="480" w:lineRule="auto"/>
        <w:rPr>
          <w:rFonts w:ascii="Calibri" w:hAnsi="Calibri"/>
          <w:noProof/>
          <w:lang w:val="en-US"/>
        </w:rPr>
      </w:pPr>
      <w:r w:rsidRPr="009C30C1">
        <w:rPr>
          <w:rFonts w:ascii="Calibri" w:hAnsi="Calibri"/>
          <w:noProof/>
          <w:lang w:val="en-US"/>
        </w:rPr>
        <w:t>63.</w:t>
      </w:r>
      <w:r w:rsidRPr="009C30C1">
        <w:rPr>
          <w:rFonts w:ascii="Calibri" w:hAnsi="Calibri"/>
          <w:noProof/>
          <w:lang w:val="en-US"/>
        </w:rPr>
        <w:tab/>
        <w:t>Wotton CJ, Goldacre MJ</w:t>
      </w:r>
      <w:r>
        <w:rPr>
          <w:rFonts w:ascii="Calibri" w:hAnsi="Calibri"/>
          <w:noProof/>
          <w:lang w:val="en-US"/>
        </w:rPr>
        <w:t>.</w:t>
      </w:r>
      <w:r w:rsidRPr="009C30C1">
        <w:rPr>
          <w:rFonts w:ascii="Calibri" w:hAnsi="Calibri"/>
          <w:noProof/>
          <w:lang w:val="en-US"/>
        </w:rPr>
        <w:t xml:space="preserve"> </w:t>
      </w:r>
      <w:r w:rsidRPr="009C30C1">
        <w:rPr>
          <w:rFonts w:ascii="Calibri" w:hAnsi="Calibri"/>
          <w:b/>
          <w:noProof/>
          <w:lang w:val="en-US"/>
        </w:rPr>
        <w:t>Age at obesity and association with subsequent dementia: Record linkage study</w:t>
      </w:r>
      <w:r w:rsidRPr="009C30C1">
        <w:rPr>
          <w:rFonts w:ascii="Calibri" w:hAnsi="Calibri"/>
          <w:noProof/>
          <w:lang w:val="en-US"/>
        </w:rPr>
        <w:t xml:space="preserve">. </w:t>
      </w:r>
      <w:r w:rsidRPr="009C30C1">
        <w:rPr>
          <w:rFonts w:ascii="Calibri" w:hAnsi="Calibri"/>
          <w:i/>
          <w:noProof/>
          <w:lang w:val="en-US"/>
        </w:rPr>
        <w:t xml:space="preserve">Postgraduate Medical Journal </w:t>
      </w:r>
      <w:r w:rsidRPr="009C30C1">
        <w:rPr>
          <w:rFonts w:ascii="Calibri" w:hAnsi="Calibri"/>
          <w:noProof/>
          <w:lang w:val="en-US"/>
        </w:rPr>
        <w:t xml:space="preserve">2014, </w:t>
      </w:r>
      <w:r w:rsidRPr="009C30C1">
        <w:rPr>
          <w:rFonts w:ascii="Calibri" w:hAnsi="Calibri"/>
          <w:b/>
          <w:noProof/>
          <w:lang w:val="en-US"/>
        </w:rPr>
        <w:t>90</w:t>
      </w:r>
      <w:r w:rsidRPr="009C30C1">
        <w:rPr>
          <w:rFonts w:ascii="Calibri" w:hAnsi="Calibri"/>
          <w:noProof/>
          <w:lang w:val="en-US"/>
        </w:rPr>
        <w:t>(1068):547-551.</w:t>
      </w:r>
    </w:p>
    <w:p w14:paraId="7652AF4D" w14:textId="77777777" w:rsidR="009C30C1" w:rsidRDefault="009C30C1" w:rsidP="00C226B8">
      <w:pPr>
        <w:spacing w:line="480" w:lineRule="auto"/>
      </w:pPr>
      <w:r w:rsidRPr="009C30C1">
        <w:fldChar w:fldCharType="end"/>
      </w:r>
    </w:p>
    <w:sectPr w:rsidR="009C30C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30C1"/>
    <w:rsid w:val="000D7BED"/>
    <w:rsid w:val="00721873"/>
    <w:rsid w:val="007854B9"/>
    <w:rsid w:val="009C30C1"/>
    <w:rsid w:val="00C226B8"/>
    <w:rsid w:val="00DC3C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3B5AD1"/>
  <w15:chartTrackingRefBased/>
  <w15:docId w15:val="{98F632B1-AA74-4A68-BAB4-D969BFBFA7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oList1">
    <w:name w:val="No List1"/>
    <w:next w:val="NoList"/>
    <w:uiPriority w:val="99"/>
    <w:semiHidden/>
    <w:unhideWhenUsed/>
    <w:rsid w:val="009C30C1"/>
  </w:style>
  <w:style w:type="paragraph" w:customStyle="1" w:styleId="EndNoteBibliographyTitle">
    <w:name w:val="EndNote Bibliography Title"/>
    <w:basedOn w:val="Normal"/>
    <w:link w:val="EndNoteBibliographyTitleChar"/>
    <w:rsid w:val="009C30C1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30C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C30C1"/>
    <w:pPr>
      <w:spacing w:after="200"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C30C1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C30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30C1"/>
  </w:style>
  <w:style w:type="paragraph" w:styleId="Footer">
    <w:name w:val="footer"/>
    <w:basedOn w:val="Normal"/>
    <w:link w:val="FooterChar"/>
    <w:uiPriority w:val="99"/>
    <w:unhideWhenUsed/>
    <w:rsid w:val="009C30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30C1"/>
  </w:style>
  <w:style w:type="paragraph" w:styleId="Revision">
    <w:name w:val="Revision"/>
    <w:hidden/>
    <w:uiPriority w:val="99"/>
    <w:semiHidden/>
    <w:rsid w:val="00DC3C8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6311</Words>
  <Characters>35973</Characters>
  <Application>Microsoft Macintosh Word</Application>
  <DocSecurity>0</DocSecurity>
  <Lines>299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422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BBETT Ruth</dc:creator>
  <cp:keywords/>
  <dc:description/>
  <cp:lastModifiedBy>SIBBETT Ruth</cp:lastModifiedBy>
  <cp:revision>2</cp:revision>
  <dcterms:created xsi:type="dcterms:W3CDTF">2017-06-22T18:22:00Z</dcterms:created>
  <dcterms:modified xsi:type="dcterms:W3CDTF">2017-06-22T18:22:00Z</dcterms:modified>
</cp:coreProperties>
</file>